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ED0546" w:rsidRDefault="00410CF7" w:rsidP="001D529A">
      <w:pPr>
        <w:jc w:val="center"/>
      </w:pPr>
      <w:r>
        <w:rPr>
          <w:noProof/>
        </w:rPr>
        <w:drawing>
          <wp:anchor distT="0" distB="0" distL="114300" distR="114300" simplePos="0" relativeHeight="251658240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644851</wp:posOffset>
            </wp:positionV>
            <wp:extent cx="2152650" cy="2124075"/>
            <wp:effectExtent l="0" t="0" r="0" b="9525"/>
            <wp:wrapNone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52650" cy="21240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Pr="00410CF7" w:rsidRDefault="00410CF7" w:rsidP="00410CF7"/>
    <w:p w:rsidR="00410CF7" w:rsidRDefault="00410CF7" w:rsidP="00410CF7">
      <w:pPr>
        <w:jc w:val="center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MAKALAH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8"/>
          <w:szCs w:val="28"/>
        </w:rPr>
      </w:pPr>
    </w:p>
    <w:p w:rsidR="00410CF7" w:rsidRDefault="00410CF7" w:rsidP="00410CF7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410CF7">
        <w:rPr>
          <w:rFonts w:ascii="Times New Roman" w:hAnsi="Times New Roman" w:cs="Times New Roman"/>
          <w:b/>
          <w:bCs/>
          <w:sz w:val="28"/>
          <w:szCs w:val="28"/>
        </w:rPr>
        <w:t xml:space="preserve">UPAYA PEMBANGUNAN INDONESIA UNTUK MENCAPAI </w:t>
      </w:r>
      <w:proofErr w:type="gramStart"/>
      <w:r w:rsidRPr="00410CF7">
        <w:rPr>
          <w:rFonts w:ascii="Times New Roman" w:hAnsi="Times New Roman" w:cs="Times New Roman"/>
          <w:b/>
          <w:bCs/>
          <w:sz w:val="28"/>
          <w:szCs w:val="28"/>
        </w:rPr>
        <w:t>SDGS</w:t>
      </w:r>
      <w:r w:rsidR="00450407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8D309A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Pr="00410CF7">
        <w:rPr>
          <w:rFonts w:ascii="Times New Roman" w:hAnsi="Times New Roman" w:cs="Times New Roman"/>
          <w:b/>
          <w:bCs/>
          <w:sz w:val="28"/>
          <w:szCs w:val="28"/>
        </w:rPr>
        <w:t>TENTANG</w:t>
      </w:r>
      <w:proofErr w:type="gramEnd"/>
      <w:r w:rsidRPr="00410CF7">
        <w:rPr>
          <w:rFonts w:ascii="Times New Roman" w:hAnsi="Times New Roman" w:cs="Times New Roman"/>
          <w:b/>
          <w:bCs/>
          <w:sz w:val="28"/>
          <w:szCs w:val="28"/>
        </w:rPr>
        <w:t xml:space="preserve"> PROGRAM PENDIDIKAN</w:t>
      </w:r>
    </w:p>
    <w:p w:rsidR="00410CF7" w:rsidRPr="00410CF7" w:rsidRDefault="00410CF7" w:rsidP="00410CF7">
      <w:pPr>
        <w:rPr>
          <w:rFonts w:ascii="Times New Roman" w:hAnsi="Times New Roman" w:cs="Times New Roman"/>
          <w:b/>
          <w:bCs/>
          <w:sz w:val="32"/>
          <w:szCs w:val="32"/>
        </w:rPr>
      </w:pP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4"/>
          <w:szCs w:val="24"/>
        </w:rPr>
      </w:pPr>
      <w:r w:rsidRPr="00410CF7">
        <w:rPr>
          <w:rFonts w:ascii="Times New Roman" w:hAnsi="Times New Roman" w:cs="Times New Roman"/>
          <w:sz w:val="24"/>
          <w:szCs w:val="24"/>
        </w:rPr>
        <w:t xml:space="preserve">DISUSUN </w:t>
      </w:r>
      <w:proofErr w:type="gramStart"/>
      <w:r w:rsidRPr="00410CF7">
        <w:rPr>
          <w:rFonts w:ascii="Times New Roman" w:hAnsi="Times New Roman" w:cs="Times New Roman"/>
          <w:sz w:val="24"/>
          <w:szCs w:val="24"/>
        </w:rPr>
        <w:t>OLEH :</w:t>
      </w:r>
      <w:proofErr w:type="gramEnd"/>
      <w:r w:rsidRPr="00410CF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410CF7">
        <w:rPr>
          <w:rFonts w:ascii="Times New Roman" w:hAnsi="Times New Roman" w:cs="Times New Roman"/>
          <w:sz w:val="24"/>
          <w:szCs w:val="24"/>
        </w:rPr>
        <w:t>NAMA :</w:t>
      </w:r>
      <w:proofErr w:type="gramEnd"/>
      <w:r w:rsidRPr="00410CF7">
        <w:rPr>
          <w:rFonts w:ascii="Times New Roman" w:hAnsi="Times New Roman" w:cs="Times New Roman"/>
          <w:sz w:val="24"/>
          <w:szCs w:val="24"/>
        </w:rPr>
        <w:t xml:space="preserve"> ALBY AFIFUFFIN JUNDA 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410CF7">
        <w:rPr>
          <w:rFonts w:ascii="Times New Roman" w:hAnsi="Times New Roman" w:cs="Times New Roman"/>
          <w:sz w:val="24"/>
          <w:szCs w:val="24"/>
        </w:rPr>
        <w:t>NIM :</w:t>
      </w:r>
      <w:proofErr w:type="gramEnd"/>
      <w:r w:rsidRPr="00410CF7">
        <w:rPr>
          <w:rFonts w:ascii="Times New Roman" w:hAnsi="Times New Roman" w:cs="Times New Roman"/>
          <w:sz w:val="24"/>
          <w:szCs w:val="24"/>
        </w:rPr>
        <w:t xml:space="preserve"> 2215520181546280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4"/>
          <w:szCs w:val="24"/>
        </w:rPr>
      </w:pPr>
      <w:proofErr w:type="gramStart"/>
      <w:r w:rsidRPr="00410CF7">
        <w:rPr>
          <w:rFonts w:ascii="Times New Roman" w:hAnsi="Times New Roman" w:cs="Times New Roman"/>
          <w:sz w:val="24"/>
          <w:szCs w:val="24"/>
        </w:rPr>
        <w:t>Email :</w:t>
      </w:r>
      <w:proofErr w:type="gramEnd"/>
      <w:r w:rsidRPr="00410CF7">
        <w:rPr>
          <w:rFonts w:ascii="Times New Roman" w:hAnsi="Times New Roman" w:cs="Times New Roman"/>
          <w:sz w:val="24"/>
          <w:szCs w:val="24"/>
        </w:rPr>
        <w:t xml:space="preserve"> albyjunda2004@gmail.com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 w:rsidRPr="00410CF7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410CF7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410CF7">
        <w:rPr>
          <w:rFonts w:ascii="Times New Roman" w:hAnsi="Times New Roman" w:cs="Times New Roman"/>
          <w:sz w:val="24"/>
          <w:szCs w:val="24"/>
        </w:rPr>
        <w:t xml:space="preserve"> C</w:t>
      </w:r>
    </w:p>
    <w:p w:rsidR="00410CF7" w:rsidRDefault="00410CF7" w:rsidP="00410CF7">
      <w:pPr>
        <w:jc w:val="center"/>
      </w:pPr>
    </w:p>
    <w:p w:rsidR="00410CF7" w:rsidRDefault="00410CF7" w:rsidP="00410CF7">
      <w:pPr>
        <w:jc w:val="center"/>
      </w:pP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0CF7">
        <w:rPr>
          <w:rFonts w:ascii="Times New Roman" w:hAnsi="Times New Roman" w:cs="Times New Roman"/>
          <w:b/>
          <w:bCs/>
          <w:sz w:val="24"/>
          <w:szCs w:val="24"/>
        </w:rPr>
        <w:t xml:space="preserve">UNIVERSITAS WIDYAGAMA MALANG </w:t>
      </w:r>
    </w:p>
    <w:p w:rsidR="00410CF7" w:rsidRPr="00410CF7" w:rsidRDefault="00410CF7" w:rsidP="00410CF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0CF7">
        <w:rPr>
          <w:rFonts w:ascii="Times New Roman" w:hAnsi="Times New Roman" w:cs="Times New Roman"/>
          <w:b/>
          <w:bCs/>
          <w:sz w:val="24"/>
          <w:szCs w:val="24"/>
        </w:rPr>
        <w:t>FAKULTAS TEKNIK</w:t>
      </w:r>
    </w:p>
    <w:p w:rsidR="00410CF7" w:rsidRPr="00410CF7" w:rsidRDefault="00756775" w:rsidP="00410CF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TEKNIK INFORMATIKA</w:t>
      </w:r>
    </w:p>
    <w:p w:rsidR="00410CF7" w:rsidRDefault="00410CF7" w:rsidP="00410CF7">
      <w:pPr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 w:rsidRPr="00410CF7">
        <w:rPr>
          <w:rFonts w:ascii="Times New Roman" w:hAnsi="Times New Roman" w:cs="Times New Roman"/>
          <w:b/>
          <w:bCs/>
          <w:sz w:val="24"/>
          <w:szCs w:val="24"/>
        </w:rPr>
        <w:t>2022</w:t>
      </w:r>
    </w:p>
    <w:p w:rsidR="00FB024B" w:rsidRPr="00CD4E44" w:rsidRDefault="00FB024B" w:rsidP="00CD4E44">
      <w:pPr>
        <w:rPr>
          <w:rFonts w:ascii="Times New Roman" w:hAnsi="Times New Roman" w:cs="Times New Roman"/>
          <w:b/>
          <w:bCs/>
          <w:sz w:val="24"/>
          <w:szCs w:val="24"/>
        </w:rPr>
        <w:sectPr w:rsidR="00FB024B" w:rsidRPr="00CD4E44" w:rsidSect="00436151">
          <w:headerReference w:type="default" r:id="rId9"/>
          <w:footerReference w:type="default" r:id="rId10"/>
          <w:footerReference w:type="first" r:id="rId11"/>
          <w:pgSz w:w="11906" w:h="16838" w:code="9"/>
          <w:pgMar w:top="1559" w:right="851" w:bottom="709" w:left="1134" w:header="709" w:footer="709" w:gutter="0"/>
          <w:cols w:space="708"/>
          <w:titlePg/>
          <w:docGrid w:linePitch="360"/>
        </w:sectPr>
      </w:pPr>
    </w:p>
    <w:p w:rsidR="00410CF7" w:rsidRPr="00B20C37" w:rsidRDefault="00450407" w:rsidP="00CD4E44">
      <w:pPr>
        <w:pStyle w:val="Heading1"/>
        <w:tabs>
          <w:tab w:val="left" w:pos="3544"/>
        </w:tabs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118113062"/>
      <w:r w:rsidRPr="00B20C37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 xml:space="preserve">Kata </w:t>
      </w:r>
      <w:proofErr w:type="spellStart"/>
      <w:r w:rsidRPr="00B20C37">
        <w:rPr>
          <w:rFonts w:ascii="Times New Roman" w:hAnsi="Times New Roman" w:cs="Times New Roman"/>
          <w:b/>
          <w:bCs/>
          <w:color w:val="auto"/>
          <w:sz w:val="28"/>
          <w:szCs w:val="28"/>
        </w:rPr>
        <w:t>Pengantar</w:t>
      </w:r>
      <w:bookmarkEnd w:id="0"/>
      <w:proofErr w:type="spellEnd"/>
    </w:p>
    <w:p w:rsidR="006B2509" w:rsidRPr="006B2509" w:rsidRDefault="006B2509" w:rsidP="006B2509"/>
    <w:p w:rsidR="00450407" w:rsidRPr="00450407" w:rsidRDefault="00450407" w:rsidP="00450407">
      <w:pPr>
        <w:ind w:firstLine="284"/>
        <w:jc w:val="both"/>
        <w:rPr>
          <w:rFonts w:ascii="Times New Roman" w:hAnsi="Times New Roman" w:cs="Times New Roman"/>
          <w:b/>
          <w:bCs/>
          <w:sz w:val="28"/>
          <w:szCs w:val="28"/>
        </w:rPr>
      </w:pPr>
      <w:r w:rsidRPr="00450407">
        <w:rPr>
          <w:rFonts w:ascii="Times New Roman" w:hAnsi="Times New Roman" w:cs="Times New Roman"/>
          <w:sz w:val="24"/>
          <w:szCs w:val="24"/>
        </w:rPr>
        <w:t xml:space="preserve">Alhamdulillah,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Allah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a’al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 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limpah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“UPAYA PEMBANGUNAN INDONESIA UNTUK MENCAPAI SDGS TENTANG PROGRAM PENDIDIKAN”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lesai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212D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D57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="00212D57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="00212D57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="00212D57">
        <w:rPr>
          <w:rFonts w:ascii="Times New Roman" w:hAnsi="Times New Roman" w:cs="Times New Roman"/>
          <w:sz w:val="24"/>
          <w:szCs w:val="24"/>
        </w:rPr>
        <w:t xml:space="preserve"> SDGs </w:t>
      </w:r>
      <w:proofErr w:type="spellStart"/>
      <w:r w:rsidR="00212D5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12D57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212D57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gitu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pula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limpah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Allah SWT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arunia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2D5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di</w:t>
      </w:r>
      <w:r w:rsidRPr="00450407">
        <w:rPr>
          <w:rFonts w:ascii="Times New Roman" w:hAnsi="Times New Roman" w:cs="Times New Roman"/>
          <w:sz w:val="24"/>
          <w:szCs w:val="24"/>
        </w:rPr>
        <w:t>susu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media internet.</w:t>
      </w:r>
    </w:p>
    <w:p w:rsidR="00450407" w:rsidRDefault="00450407" w:rsidP="004429EC">
      <w:pPr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450407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kami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u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ontribus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Bapak </w:t>
      </w:r>
      <w:r w:rsidR="00766117">
        <w:rPr>
          <w:rFonts w:ascii="Times New Roman" w:hAnsi="Times New Roman" w:cs="Times New Roman"/>
          <w:sz w:val="24"/>
          <w:szCs w:val="24"/>
        </w:rPr>
        <w:t>Ismail Akbar S.T M.T</w:t>
      </w:r>
      <w:r w:rsidRPr="00450407">
        <w:rPr>
          <w:rFonts w:ascii="Times New Roman" w:hAnsi="Times New Roman" w:cs="Times New Roman"/>
          <w:sz w:val="24"/>
          <w:szCs w:val="24"/>
        </w:rPr>
        <w:t xml:space="preserve">., dan juga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perjuang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7661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 Harapan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ter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mbac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iad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i dunia,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lain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Allah SWT.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mpurn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611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7661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moho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kritik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dan saran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450407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450407">
        <w:rPr>
          <w:rFonts w:ascii="Times New Roman" w:hAnsi="Times New Roman" w:cs="Times New Roman"/>
          <w:sz w:val="24"/>
          <w:szCs w:val="24"/>
        </w:rPr>
        <w:t>.</w:t>
      </w:r>
    </w:p>
    <w:p w:rsidR="00450407" w:rsidRPr="00450407" w:rsidRDefault="00450407" w:rsidP="004429EC">
      <w:pPr>
        <w:ind w:firstLine="284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Demikia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kami buat,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apabil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terdapat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kesalaha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dalam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penulisa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atau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un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adany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ketidaksesuaia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ateri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kami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angkat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ini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, kami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oho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aaf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. Tim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penulis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enerim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kritik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dan saran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seluas-luasny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dari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pembac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agar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bis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embuat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kary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makalah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yang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lebih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baik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pada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kesempatan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proofErr w:type="spellStart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berikutnya</w:t>
      </w:r>
      <w:proofErr w:type="spellEnd"/>
      <w:r w:rsidRPr="00450407">
        <w:rPr>
          <w:rFonts w:ascii="Times New Roman" w:hAnsi="Times New Roman" w:cs="Times New Roman"/>
          <w:sz w:val="24"/>
          <w:szCs w:val="24"/>
          <w:shd w:val="clear" w:color="auto" w:fill="FFFFFF"/>
        </w:rPr>
        <w:t>.</w:t>
      </w:r>
    </w:p>
    <w:p w:rsidR="00450407" w:rsidRDefault="00450407" w:rsidP="00450407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A2276E"/>
    <w:p w:rsidR="00A2276E" w:rsidRPr="00A2276E" w:rsidRDefault="00A2276E" w:rsidP="001E03CD">
      <w:pPr>
        <w:tabs>
          <w:tab w:val="left" w:pos="901"/>
          <w:tab w:val="center" w:pos="4960"/>
        </w:tabs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ID"/>
        </w:rPr>
        <w:id w:val="132740300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B20C37" w:rsidRPr="00B2343E" w:rsidRDefault="00436151" w:rsidP="00436151">
          <w:pPr>
            <w:pStyle w:val="TOCHeading"/>
            <w:jc w:val="center"/>
            <w:rPr>
              <w:rStyle w:val="Heading1Char"/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</w:pPr>
          <w:r w:rsidRPr="00B2343E">
            <w:rPr>
              <w:rStyle w:val="Heading1Char"/>
              <w:rFonts w:ascii="Times New Roman" w:hAnsi="Times New Roman" w:cs="Times New Roman"/>
              <w:b/>
              <w:bCs/>
              <w:color w:val="auto"/>
              <w:sz w:val="28"/>
              <w:szCs w:val="28"/>
            </w:rPr>
            <w:t>Daftar Isi</w:t>
          </w:r>
        </w:p>
        <w:p w:rsidR="001E12AC" w:rsidRDefault="00B20C37" w:rsidP="001E12AC">
          <w:pPr>
            <w:pStyle w:val="TOC1"/>
            <w:tabs>
              <w:tab w:val="right" w:leader="dot" w:pos="9911"/>
            </w:tabs>
            <w:rPr>
              <w:rStyle w:val="Hyperlink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8113062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Kata Pengantar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2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i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Pr="001E12AC" w:rsidRDefault="00000000" w:rsidP="001E12AC">
          <w:pPr>
            <w:pStyle w:val="TOC1"/>
            <w:tabs>
              <w:tab w:val="right" w:leader="dot" w:pos="9911"/>
            </w:tabs>
            <w:rPr>
              <w:noProof/>
              <w:color w:val="0563C1" w:themeColor="hyperlink"/>
              <w:u w:val="single"/>
            </w:rPr>
          </w:pPr>
          <w:hyperlink w:anchor="_Toc118113062" w:history="1">
            <w:r w:rsidR="001E12AC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Isi</w:t>
            </w:r>
            <w:r w:rsidR="001E12AC">
              <w:rPr>
                <w:noProof/>
                <w:webHidden/>
              </w:rPr>
              <w:tab/>
              <w:t>i</w:t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2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i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1"/>
            <w:tabs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3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  PENDAHULUAN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3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2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4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2.1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Latar Belakang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4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2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5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1.2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Rumusan Masalah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5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3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6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3.1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Tujuan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6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3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1"/>
            <w:tabs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7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I PEMBAHASAN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7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4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8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2.1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Upaya Pemerintah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8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4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69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2.2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mbatan Penerapan Strategi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69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6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1"/>
            <w:tabs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70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II PENUTUP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70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7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71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3.1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Kesimpulan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71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7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2"/>
            <w:tabs>
              <w:tab w:val="left" w:pos="880"/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72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3.2</w:t>
            </w:r>
            <w:r w:rsidR="001E12AC">
              <w:rPr>
                <w:rFonts w:eastAsiaTheme="minorEastAsia"/>
                <w:noProof/>
                <w:lang w:eastAsia="en-ID"/>
              </w:rPr>
              <w:tab/>
            </w:r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Saran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72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7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1E12AC" w:rsidRDefault="00000000">
          <w:pPr>
            <w:pStyle w:val="TOC1"/>
            <w:tabs>
              <w:tab w:val="right" w:leader="dot" w:pos="9911"/>
            </w:tabs>
            <w:rPr>
              <w:rFonts w:eastAsiaTheme="minorEastAsia"/>
              <w:noProof/>
              <w:lang w:eastAsia="en-ID"/>
            </w:rPr>
          </w:pPr>
          <w:hyperlink w:anchor="_Toc118113073" w:history="1">
            <w:r w:rsidR="001E12AC" w:rsidRPr="000F21CA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PUSTAKA</w:t>
            </w:r>
            <w:r w:rsidR="001E12AC">
              <w:rPr>
                <w:noProof/>
                <w:webHidden/>
              </w:rPr>
              <w:tab/>
            </w:r>
            <w:r w:rsidR="001E12AC">
              <w:rPr>
                <w:noProof/>
                <w:webHidden/>
              </w:rPr>
              <w:fldChar w:fldCharType="begin"/>
            </w:r>
            <w:r w:rsidR="001E12AC">
              <w:rPr>
                <w:noProof/>
                <w:webHidden/>
              </w:rPr>
              <w:instrText xml:space="preserve"> PAGEREF _Toc118113073 \h </w:instrText>
            </w:r>
            <w:r w:rsidR="001E12AC">
              <w:rPr>
                <w:noProof/>
                <w:webHidden/>
              </w:rPr>
            </w:r>
            <w:r w:rsidR="001E12AC">
              <w:rPr>
                <w:noProof/>
                <w:webHidden/>
              </w:rPr>
              <w:fldChar w:fldCharType="separate"/>
            </w:r>
            <w:r w:rsidR="001E03CD">
              <w:rPr>
                <w:noProof/>
                <w:webHidden/>
              </w:rPr>
              <w:t>8</w:t>
            </w:r>
            <w:r w:rsidR="001E12AC">
              <w:rPr>
                <w:noProof/>
                <w:webHidden/>
              </w:rPr>
              <w:fldChar w:fldCharType="end"/>
            </w:r>
          </w:hyperlink>
        </w:p>
        <w:p w:rsidR="00B20C37" w:rsidRDefault="00B20C37">
          <w:r>
            <w:rPr>
              <w:b/>
              <w:bCs/>
              <w:noProof/>
            </w:rPr>
            <w:fldChar w:fldCharType="end"/>
          </w:r>
        </w:p>
      </w:sdtContent>
    </w:sdt>
    <w:p w:rsidR="00A2276E" w:rsidRPr="00A2276E" w:rsidRDefault="00A2276E" w:rsidP="00A2276E"/>
    <w:p w:rsidR="00A2276E" w:rsidRP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A2276E" w:rsidRDefault="00A2276E" w:rsidP="00A2276E"/>
    <w:p w:rsidR="00CD4E44" w:rsidRDefault="00CD4E44" w:rsidP="00A2276E"/>
    <w:p w:rsidR="00A2276E" w:rsidRDefault="00A2276E" w:rsidP="00A2276E"/>
    <w:p w:rsidR="00B20C37" w:rsidRDefault="00B20C37" w:rsidP="00A2276E">
      <w:pPr>
        <w:sectPr w:rsidR="00B20C37" w:rsidSect="00E1671D">
          <w:footerReference w:type="first" r:id="rId12"/>
          <w:pgSz w:w="11906" w:h="16838" w:code="9"/>
          <w:pgMar w:top="1559" w:right="851" w:bottom="709" w:left="1134" w:header="709" w:footer="709" w:gutter="0"/>
          <w:pgNumType w:fmt="lowerRoman" w:start="1"/>
          <w:cols w:space="708"/>
          <w:docGrid w:linePitch="360"/>
        </w:sectPr>
      </w:pPr>
    </w:p>
    <w:p w:rsidR="00A2276E" w:rsidRDefault="00A2276E" w:rsidP="00A2276E"/>
    <w:p w:rsidR="0031281E" w:rsidRDefault="0031281E" w:rsidP="00306CD4">
      <w:pPr>
        <w:pStyle w:val="Heading1"/>
        <w:tabs>
          <w:tab w:val="left" w:pos="2852"/>
          <w:tab w:val="center" w:pos="4960"/>
        </w:tabs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118113063"/>
      <w:r w:rsidRPr="00DF25A0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 xml:space="preserve">BAB I </w:t>
      </w:r>
      <w:r w:rsidRPr="00DF25A0">
        <w:rPr>
          <w:rFonts w:ascii="Times New Roman" w:hAnsi="Times New Roman" w:cs="Times New Roman"/>
          <w:b/>
          <w:bCs/>
          <w:color w:val="auto"/>
          <w:sz w:val="28"/>
          <w:szCs w:val="28"/>
        </w:rPr>
        <w:br/>
        <w:t>PENDAHULUAN</w:t>
      </w:r>
      <w:bookmarkEnd w:id="1"/>
    </w:p>
    <w:p w:rsidR="00306CD4" w:rsidRPr="00306CD4" w:rsidRDefault="00306CD4" w:rsidP="00306CD4">
      <w:pPr>
        <w:spacing w:after="0" w:line="240" w:lineRule="auto"/>
      </w:pPr>
    </w:p>
    <w:p w:rsidR="008E2B03" w:rsidRDefault="00B20C37" w:rsidP="008E2B03">
      <w:pPr>
        <w:pStyle w:val="Heading2"/>
        <w:numPr>
          <w:ilvl w:val="1"/>
          <w:numId w:val="16"/>
        </w:numPr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Start w:id="2" w:name="_Toc118113064"/>
      <w:proofErr w:type="spellStart"/>
      <w:r w:rsidR="00DF25A0" w:rsidRPr="00DF25A0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="00DF25A0" w:rsidRPr="00DF25A0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DF25A0" w:rsidRPr="00DF25A0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2"/>
      <w:proofErr w:type="spellEnd"/>
    </w:p>
    <w:p w:rsidR="00003430" w:rsidRPr="008E2B03" w:rsidRDefault="008E2B03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erkembangn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ol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ikir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ikap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dan juga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ontribusin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ermasyarak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n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. Pendidikan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adar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untuki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otensi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individ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kemampuann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erper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ratomo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Imam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Catur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. &amp;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Herlambang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2021).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rm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2017)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cerdas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intelektual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berpikir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aintifik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ifat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E2B03">
        <w:rPr>
          <w:rFonts w:ascii="Times New Roman" w:hAnsi="Times New Roman" w:cs="Times New Roman"/>
          <w:sz w:val="24"/>
          <w:szCs w:val="24"/>
        </w:rPr>
        <w:t>spiritualnya</w:t>
      </w:r>
      <w:proofErr w:type="spellEnd"/>
      <w:r w:rsidRPr="008E2B03">
        <w:rPr>
          <w:rFonts w:ascii="Times New Roman" w:hAnsi="Times New Roman" w:cs="Times New Roman"/>
          <w:sz w:val="24"/>
          <w:szCs w:val="24"/>
        </w:rPr>
        <w:t>.</w:t>
      </w:r>
    </w:p>
    <w:p w:rsidR="0031281E" w:rsidRDefault="00DF25A0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yempurn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illeniu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evelopment Goals (MDGs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ustainable Development Goals (SDGs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asc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5.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otensi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i Asia Tenggara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ku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yesua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MDGs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kata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BPS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cat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tidak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70%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(BPS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KI Jakarta, 2016)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ontoh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opo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ghasil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api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ol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er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r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15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10,3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s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6 (UNDP Indonesia, 2016, p. 8)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dapat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5 (UNDP Indonesia, 2016, p. 8)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tunjuk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PM yang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gurang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lnutr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HIV/AIDS,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mat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b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lahir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lindu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hu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air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inu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anita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si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(UNDP Indonesia, 2016, p. 8)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lain yang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MDGs </w:t>
      </w:r>
      <w:r w:rsidRPr="00DF25A0">
        <w:rPr>
          <w:rFonts w:ascii="Times New Roman" w:hAnsi="Times New Roman" w:cs="Times New Roman"/>
          <w:sz w:val="24"/>
          <w:szCs w:val="24"/>
        </w:rPr>
        <w:t xml:space="preserve">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idakmerat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ngk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miski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luas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global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omitm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s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embangun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Jangk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asional (RPJMN) 2015-2019. </w:t>
      </w:r>
    </w:p>
    <w:p w:rsidR="00A2276E" w:rsidRDefault="00DF25A0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global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kaligu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urun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idakmerat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rusa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(UNDP Indonesia, 2016, p. 8). Langkah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6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>: (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target SDGs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ior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(ii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t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ta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DGs pad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target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ok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(iii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fin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DGs, (iv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dan (v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k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k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DGs di Indonesia (BPS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KI Jakarta, 2016)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bentu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kretari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asional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embangun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(SDGs).</w:t>
      </w:r>
    </w:p>
    <w:p w:rsidR="008E2B03" w:rsidRDefault="00DF25A0" w:rsidP="00630185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DF25A0">
        <w:rPr>
          <w:rFonts w:ascii="Times New Roman" w:hAnsi="Times New Roman" w:cs="Times New Roman"/>
          <w:sz w:val="24"/>
          <w:szCs w:val="24"/>
        </w:rPr>
        <w:t xml:space="preserve">Hal lain yang jug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lar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r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oin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DF25A0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aw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i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SDGs. Naw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i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Jokowi-JK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olinte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rodi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FISIP UTA’45 Jakarta Vol. 5 No. 1 (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ret-Agustu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9)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iode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capa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, Joko Widodo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aw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i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sangat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rusi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inggir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erah-daer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s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satu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lastRenderedPageBreak/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rogram "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int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";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ingk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program "Indonesia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" dan "Indonesia Sejahtera"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land reform dan program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pemil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n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lu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9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hektar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kampu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ere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um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us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ur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subsi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2019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skipu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uantitatif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MDGs Indonesia di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fenomen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idakmerat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r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. Hal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batas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Indonesia-Malaysia.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an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rendahnya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askes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lay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publik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tersedia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DF25A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DF25A0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2268FB" w:rsidRDefault="002268FB" w:rsidP="0000343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6679F9" w:rsidRPr="006679F9" w:rsidRDefault="00EF72A9" w:rsidP="006679F9">
      <w:pPr>
        <w:pStyle w:val="Heading2"/>
        <w:numPr>
          <w:ilvl w:val="0"/>
          <w:numId w:val="17"/>
        </w:numPr>
        <w:tabs>
          <w:tab w:val="left" w:pos="567"/>
        </w:tabs>
        <w:ind w:left="0" w:firstLine="284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" w:name="_Toc118113065"/>
      <w:proofErr w:type="spellStart"/>
      <w:r w:rsidRPr="00B20C37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proofErr w:type="spellEnd"/>
      <w:r w:rsidRPr="00B20C37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B20C37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bookmarkEnd w:id="3"/>
      <w:proofErr w:type="spellEnd"/>
    </w:p>
    <w:p w:rsidR="00214697" w:rsidRDefault="00214697" w:rsidP="0031281E">
      <w:pPr>
        <w:pStyle w:val="ListParagraph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1281E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endidikan</w:t>
      </w:r>
      <w:r w:rsidR="0031281E">
        <w:rPr>
          <w:rFonts w:ascii="Times New Roman" w:hAnsi="Times New Roman" w:cs="Times New Roman"/>
          <w:sz w:val="24"/>
          <w:szCs w:val="24"/>
        </w:rPr>
        <w:t>?</w:t>
      </w:r>
      <w:r w:rsidR="00E330E7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268FB" w:rsidRPr="002268FB" w:rsidRDefault="00E330E7" w:rsidP="002268FB">
      <w:pPr>
        <w:pStyle w:val="ListParagraph"/>
        <w:numPr>
          <w:ilvl w:val="0"/>
          <w:numId w:val="6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</w:t>
      </w:r>
      <w:r w:rsidRPr="00E330E7">
        <w:rPr>
          <w:rFonts w:ascii="Times New Roman" w:hAnsi="Times New Roman" w:cs="Times New Roman"/>
          <w:sz w:val="24"/>
          <w:szCs w:val="24"/>
        </w:rPr>
        <w:t>ambatan</w:t>
      </w:r>
      <w:proofErr w:type="spellEnd"/>
      <w:r w:rsidRPr="00E330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Pr="00E330E7">
        <w:rPr>
          <w:rFonts w:ascii="Times New Roman" w:hAnsi="Times New Roman" w:cs="Times New Roman"/>
          <w:sz w:val="24"/>
          <w:szCs w:val="24"/>
        </w:rPr>
        <w:t>enerapan</w:t>
      </w:r>
      <w:proofErr w:type="spellEnd"/>
      <w:r w:rsidRPr="00E330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E330E7">
        <w:rPr>
          <w:rFonts w:ascii="Times New Roman" w:hAnsi="Times New Roman" w:cs="Times New Roman"/>
          <w:sz w:val="24"/>
          <w:szCs w:val="24"/>
        </w:rPr>
        <w:t xml:space="preserve">trategi SDGs </w:t>
      </w:r>
      <w:proofErr w:type="spellStart"/>
      <w:r w:rsidRPr="00E330E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E330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</w:t>
      </w:r>
      <w:r w:rsidRPr="00E330E7">
        <w:rPr>
          <w:rFonts w:ascii="Times New Roman" w:hAnsi="Times New Roman" w:cs="Times New Roman"/>
          <w:sz w:val="24"/>
          <w:szCs w:val="24"/>
        </w:rPr>
        <w:t>eningkatkan</w:t>
      </w:r>
      <w:proofErr w:type="spellEnd"/>
      <w:r w:rsidRPr="00E330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Pr="00E330E7">
        <w:rPr>
          <w:rFonts w:ascii="Times New Roman" w:hAnsi="Times New Roman" w:cs="Times New Roman"/>
          <w:sz w:val="24"/>
          <w:szCs w:val="24"/>
        </w:rPr>
        <w:t>ualitas</w:t>
      </w:r>
      <w:proofErr w:type="spellEnd"/>
      <w:r w:rsidRPr="00E330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</w:t>
      </w:r>
      <w:r w:rsidRPr="00E330E7">
        <w:rPr>
          <w:rFonts w:ascii="Times New Roman" w:hAnsi="Times New Roman" w:cs="Times New Roman"/>
          <w:sz w:val="24"/>
          <w:szCs w:val="24"/>
        </w:rPr>
        <w:t xml:space="preserve">endidikan di </w:t>
      </w:r>
      <w:proofErr w:type="gramStart"/>
      <w:r w:rsidRPr="00E330E7">
        <w:rPr>
          <w:rFonts w:ascii="Times New Roman" w:hAnsi="Times New Roman" w:cs="Times New Roman"/>
          <w:sz w:val="24"/>
          <w:szCs w:val="24"/>
        </w:rPr>
        <w:t>Indonesia</w:t>
      </w:r>
      <w:r>
        <w:rPr>
          <w:rFonts w:ascii="Times New Roman" w:hAnsi="Times New Roman" w:cs="Times New Roman"/>
          <w:sz w:val="24"/>
          <w:szCs w:val="24"/>
        </w:rPr>
        <w:t xml:space="preserve"> ?</w:t>
      </w:r>
      <w:proofErr w:type="gramEnd"/>
    </w:p>
    <w:p w:rsidR="0031281E" w:rsidRPr="00B20C37" w:rsidRDefault="00832045" w:rsidP="002268FB">
      <w:pPr>
        <w:pStyle w:val="Heading2"/>
        <w:numPr>
          <w:ilvl w:val="0"/>
          <w:numId w:val="19"/>
        </w:numPr>
        <w:spacing w:line="240" w:lineRule="auto"/>
        <w:ind w:left="426" w:hanging="426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 </w:t>
      </w:r>
      <w:bookmarkStart w:id="4" w:name="_Toc118113066"/>
      <w:proofErr w:type="spellStart"/>
      <w:r w:rsidR="0031281E" w:rsidRPr="00B20C37">
        <w:rPr>
          <w:rFonts w:ascii="Times New Roman" w:hAnsi="Times New Roman" w:cs="Times New Roman"/>
          <w:b/>
          <w:bCs/>
          <w:color w:val="auto"/>
          <w:sz w:val="24"/>
          <w:szCs w:val="24"/>
        </w:rPr>
        <w:t>Tujuan</w:t>
      </w:r>
      <w:bookmarkEnd w:id="4"/>
      <w:proofErr w:type="spellEnd"/>
    </w:p>
    <w:p w:rsidR="0031281E" w:rsidRPr="0031281E" w:rsidRDefault="0031281E" w:rsidP="002268FB">
      <w:pPr>
        <w:pStyle w:val="ListParagraph"/>
        <w:numPr>
          <w:ilvl w:val="0"/>
          <w:numId w:val="8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1281E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Pendidikan </w:t>
      </w:r>
    </w:p>
    <w:p w:rsidR="006679F9" w:rsidRPr="00E1671D" w:rsidRDefault="0031281E" w:rsidP="009E1AD3">
      <w:pPr>
        <w:pStyle w:val="ListParagraph"/>
        <w:numPr>
          <w:ilvl w:val="0"/>
          <w:numId w:val="8"/>
        </w:num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1281E"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31281E">
        <w:rPr>
          <w:rFonts w:ascii="Times New Roman" w:hAnsi="Times New Roman" w:cs="Times New Roman"/>
          <w:sz w:val="24"/>
          <w:szCs w:val="24"/>
        </w:rPr>
        <w:t xml:space="preserve"> Pendidikan di </w:t>
      </w:r>
      <w:proofErr w:type="spellStart"/>
      <w:r w:rsidRPr="0031281E">
        <w:rPr>
          <w:rFonts w:ascii="Times New Roman" w:hAnsi="Times New Roman" w:cs="Times New Roman"/>
          <w:sz w:val="24"/>
          <w:szCs w:val="24"/>
        </w:rPr>
        <w:t>Indon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5" w:name="_Toc118113067"/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1E03CD"/>
    <w:p w:rsidR="001E03CD" w:rsidRPr="001E03CD" w:rsidRDefault="001E03CD" w:rsidP="001E03CD"/>
    <w:p w:rsidR="001E03CD" w:rsidRDefault="001E03CD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</w:p>
    <w:p w:rsidR="001E03CD" w:rsidRDefault="001E03CD" w:rsidP="001E03CD"/>
    <w:p w:rsidR="001E03CD" w:rsidRPr="001E03CD" w:rsidRDefault="001E03CD" w:rsidP="001E03CD"/>
    <w:p w:rsidR="00306CD4" w:rsidRDefault="00293179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r w:rsidRPr="00293179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AB II</w:t>
      </w:r>
      <w:r>
        <w:rPr>
          <w:rFonts w:ascii="Times New Roman" w:hAnsi="Times New Roman" w:cs="Times New Roman"/>
          <w:b/>
          <w:bCs/>
          <w:color w:val="auto"/>
          <w:sz w:val="28"/>
          <w:szCs w:val="28"/>
        </w:rPr>
        <w:br/>
      </w:r>
      <w:r w:rsidRPr="00293179">
        <w:rPr>
          <w:rFonts w:ascii="Times New Roman" w:hAnsi="Times New Roman" w:cs="Times New Roman"/>
          <w:b/>
          <w:bCs/>
          <w:color w:val="auto"/>
          <w:sz w:val="28"/>
          <w:szCs w:val="28"/>
        </w:rPr>
        <w:t>PEMBAHASAN</w:t>
      </w:r>
      <w:bookmarkEnd w:id="5"/>
    </w:p>
    <w:p w:rsidR="00306CD4" w:rsidRPr="00306CD4" w:rsidRDefault="00306CD4" w:rsidP="00306CD4">
      <w:pPr>
        <w:spacing w:after="0" w:line="240" w:lineRule="auto"/>
      </w:pPr>
    </w:p>
    <w:p w:rsidR="006679F9" w:rsidRPr="00F615FA" w:rsidRDefault="006679F9" w:rsidP="00F615FA">
      <w:pPr>
        <w:pStyle w:val="Heading2"/>
        <w:numPr>
          <w:ilvl w:val="1"/>
          <w:numId w:val="16"/>
        </w:numPr>
        <w:tabs>
          <w:tab w:val="left" w:pos="0"/>
        </w:tabs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" w:name="_Toc118113068"/>
      <w:proofErr w:type="spellStart"/>
      <w:r w:rsidRPr="00F615FA">
        <w:rPr>
          <w:rFonts w:ascii="Times New Roman" w:hAnsi="Times New Roman" w:cs="Times New Roman"/>
          <w:b/>
          <w:bCs/>
          <w:color w:val="auto"/>
          <w:sz w:val="24"/>
          <w:szCs w:val="24"/>
        </w:rPr>
        <w:t>Upaya</w:t>
      </w:r>
      <w:proofErr w:type="spellEnd"/>
      <w:r w:rsidRPr="00F615F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F615FA">
        <w:rPr>
          <w:rFonts w:ascii="Times New Roman" w:hAnsi="Times New Roman" w:cs="Times New Roman"/>
          <w:b/>
          <w:bCs/>
          <w:color w:val="auto"/>
          <w:sz w:val="24"/>
          <w:szCs w:val="24"/>
        </w:rPr>
        <w:t>Pemerintah</w:t>
      </w:r>
      <w:bookmarkEnd w:id="6"/>
      <w:proofErr w:type="spellEnd"/>
      <w:r w:rsidRPr="00F615F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:rsidR="00003430" w:rsidRDefault="006679F9" w:rsidP="0000343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6679F9">
        <w:rPr>
          <w:rFonts w:ascii="Times New Roman" w:hAnsi="Times New Roman" w:cs="Times New Roman"/>
          <w:sz w:val="24"/>
          <w:szCs w:val="24"/>
        </w:rPr>
        <w:t xml:space="preserve">Pada er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4.0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b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moder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antang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Negara di dun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anusia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ud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ra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lu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k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hidup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Revolu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dust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4.0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respo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reatif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ovatif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asikiran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&amp;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erlamb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2020)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dir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embangun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ustainable Development Goals (SDGs)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itetap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ada United Nations General Assembly pada agenda Development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2030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.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alam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yelenggara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puruk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Ame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2018)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puruk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Negara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003430">
        <w:rPr>
          <w:rFonts w:ascii="Times New Roman" w:hAnsi="Times New Roman" w:cs="Times New Roman"/>
          <w:sz w:val="24"/>
          <w:szCs w:val="24"/>
        </w:rPr>
        <w:t>;</w:t>
      </w:r>
    </w:p>
    <w:p w:rsidR="00AA78FA" w:rsidRPr="00AA78FA" w:rsidRDefault="00AA78FA" w:rsidP="00AA78FA">
      <w:pPr>
        <w:pStyle w:val="ListParagraph"/>
        <w:numPr>
          <w:ilvl w:val="0"/>
          <w:numId w:val="25"/>
        </w:numPr>
        <w:spacing w:after="0" w:line="240" w:lineRule="auto"/>
        <w:ind w:left="70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</w:t>
      </w:r>
      <w:r w:rsidR="006679F9" w:rsidRPr="00AA78FA">
        <w:rPr>
          <w:rFonts w:ascii="Times New Roman" w:hAnsi="Times New Roman" w:cs="Times New Roman"/>
          <w:sz w:val="24"/>
          <w:szCs w:val="24"/>
        </w:rPr>
        <w:t>urangny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niat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kesungguh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menangan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kurikulum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tagnas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), </w:t>
      </w:r>
    </w:p>
    <w:p w:rsidR="00AA78FA" w:rsidRPr="00AA78FA" w:rsidRDefault="00AA78FA" w:rsidP="00AA78FA">
      <w:pPr>
        <w:pStyle w:val="ListParagraph"/>
        <w:numPr>
          <w:ilvl w:val="0"/>
          <w:numId w:val="25"/>
        </w:numPr>
        <w:spacing w:after="0" w:line="240" w:lineRule="auto"/>
        <w:ind w:left="70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C</w:t>
      </w:r>
      <w:r w:rsidR="006679F9" w:rsidRPr="00AA78FA">
        <w:rPr>
          <w:rFonts w:ascii="Times New Roman" w:hAnsi="Times New Roman" w:cs="Times New Roman"/>
          <w:sz w:val="24"/>
          <w:szCs w:val="24"/>
        </w:rPr>
        <w:t>ampur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olitik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pada dunia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garuh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netralitas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ruang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akadem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objektifitas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>,</w:t>
      </w:r>
    </w:p>
    <w:p w:rsidR="00AA78FA" w:rsidRPr="00AA78FA" w:rsidRDefault="00AA78FA" w:rsidP="00AA78FA">
      <w:pPr>
        <w:pStyle w:val="ListParagraph"/>
        <w:numPr>
          <w:ilvl w:val="0"/>
          <w:numId w:val="25"/>
        </w:numPr>
        <w:spacing w:after="0" w:line="240" w:lineRule="auto"/>
        <w:ind w:left="70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O</w:t>
      </w:r>
      <w:r w:rsidR="006679F9" w:rsidRPr="00AA78FA">
        <w:rPr>
          <w:rFonts w:ascii="Times New Roman" w:hAnsi="Times New Roman" w:cs="Times New Roman"/>
          <w:sz w:val="24"/>
          <w:szCs w:val="24"/>
        </w:rPr>
        <w:t>rientas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ianggap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hak-hak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rakyat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, </w:t>
      </w:r>
    </w:p>
    <w:p w:rsidR="00AA78FA" w:rsidRPr="00AA78FA" w:rsidRDefault="00AA78FA" w:rsidP="00AA78FA">
      <w:pPr>
        <w:pStyle w:val="ListParagraph"/>
        <w:numPr>
          <w:ilvl w:val="0"/>
          <w:numId w:val="25"/>
        </w:numPr>
        <w:spacing w:after="0" w:line="240" w:lineRule="auto"/>
        <w:ind w:left="709" w:hanging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Le</w:t>
      </w:r>
      <w:r w:rsidR="006679F9" w:rsidRPr="00AA78FA">
        <w:rPr>
          <w:rFonts w:ascii="Times New Roman" w:hAnsi="Times New Roman" w:cs="Times New Roman"/>
          <w:sz w:val="24"/>
          <w:szCs w:val="24"/>
        </w:rPr>
        <w:t>mahny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dm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gelol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diakibatkan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AA78FA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6679F9" w:rsidRPr="00AA78FA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A78FA" w:rsidRDefault="006679F9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strategi Sustainable Development Goals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,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jal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olinter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et al., 2019)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atur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eside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RI No 59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2017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embangun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iperhat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mu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mu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A78FA" w:rsidRDefault="006679F9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r w:rsidRPr="006679F9">
        <w:rPr>
          <w:rFonts w:ascii="Times New Roman" w:hAnsi="Times New Roman" w:cs="Times New Roman"/>
          <w:sz w:val="24"/>
          <w:szCs w:val="24"/>
        </w:rPr>
        <w:t xml:space="preserve">Hal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Global no 4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nklusif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iap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orang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utip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Asa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n.d.) SDGs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ke-4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umur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idup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arget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target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2030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: </w:t>
      </w:r>
    </w:p>
    <w:p w:rsidR="00AA78FA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untas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pungu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gg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t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tuj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elev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A78FA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u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rkemba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gasuh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li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d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iap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A78FA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sempa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ats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jur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iver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ngka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>.</w:t>
      </w:r>
    </w:p>
    <w:p w:rsidR="00AA78FA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aik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ubstansi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ra pemuda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ahl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lastRenderedPageBreak/>
        <w:t>kemahi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jur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wirausah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AA78FA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iad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similar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ender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ortal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ur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jur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en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yan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sabi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anak-k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268FB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ema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lompok-kelompo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wa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aki-lak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remp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iter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juga</w:t>
      </w:r>
      <w:r w:rsidR="002268FB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268FB" w:rsidRPr="00630185">
        <w:rPr>
          <w:rFonts w:ascii="Times New Roman" w:hAnsi="Times New Roman" w:cs="Times New Roman"/>
          <w:sz w:val="24"/>
          <w:szCs w:val="24"/>
        </w:rPr>
        <w:t>numerasi</w:t>
      </w:r>
      <w:proofErr w:type="spellEnd"/>
      <w:r w:rsidR="002268FB" w:rsidRPr="00630185">
        <w:rPr>
          <w:rFonts w:ascii="Times New Roman" w:hAnsi="Times New Roman" w:cs="Times New Roman"/>
          <w:sz w:val="24"/>
          <w:szCs w:val="24"/>
        </w:rPr>
        <w:t>.</w:t>
      </w:r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268FB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terampil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perlu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HAM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sertar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ender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omo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m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gharg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anekaragam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warganegar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lobal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artisip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268FB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dir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aju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-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am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yan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sabi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gender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ingku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laj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nyam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ant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keras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muan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</w:p>
    <w:p w:rsidR="002268FB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ubstan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global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erbany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asisw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egara-nega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egara-negara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Negara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ula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egara Afrika agar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daft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jur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ekaya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program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268FB" w:rsidRPr="00630185" w:rsidRDefault="006679F9" w:rsidP="00630185">
      <w:pPr>
        <w:pStyle w:val="ListParagraph"/>
        <w:numPr>
          <w:ilvl w:val="0"/>
          <w:numId w:val="29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30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ubstansi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rjasa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international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kemb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pula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268FB" w:rsidRDefault="006679F9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(Muslim, 2021)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DGs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er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trategi SDGs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4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>:</w:t>
      </w:r>
    </w:p>
    <w:p w:rsidR="002268FB" w:rsidRPr="002268FB" w:rsidRDefault="002268FB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</w:t>
      </w:r>
      <w:r w:rsidR="006679F9" w:rsidRPr="002268FB">
        <w:rPr>
          <w:rFonts w:ascii="Times New Roman" w:hAnsi="Times New Roman" w:cs="Times New Roman"/>
          <w:sz w:val="24"/>
          <w:szCs w:val="24"/>
        </w:rPr>
        <w:t>erjaminnya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pengasuhan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menengah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kejuruan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juga universitas yang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terjangkau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2268FB">
        <w:rPr>
          <w:rFonts w:ascii="Times New Roman" w:hAnsi="Times New Roman" w:cs="Times New Roman"/>
          <w:sz w:val="24"/>
          <w:szCs w:val="24"/>
        </w:rPr>
        <w:t>berbobot</w:t>
      </w:r>
      <w:proofErr w:type="spellEnd"/>
      <w:r w:rsidR="006679F9" w:rsidRPr="002268FB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</w:t>
      </w:r>
      <w:r w:rsidR="006679F9" w:rsidRPr="00630185">
        <w:rPr>
          <w:rFonts w:ascii="Times New Roman" w:hAnsi="Times New Roman" w:cs="Times New Roman"/>
          <w:sz w:val="24"/>
          <w:szCs w:val="24"/>
        </w:rPr>
        <w:t>esetara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gender dan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mentiada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disimilar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gender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</w:t>
      </w:r>
      <w:r w:rsidR="006679F9" w:rsidRPr="00630185">
        <w:rPr>
          <w:rFonts w:ascii="Times New Roman" w:hAnsi="Times New Roman" w:cs="Times New Roman"/>
          <w:sz w:val="24"/>
          <w:szCs w:val="24"/>
        </w:rPr>
        <w:t>endiri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fasilitas-fasil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</w:t>
      </w:r>
      <w:r w:rsidR="006679F9" w:rsidRPr="00630185">
        <w:rPr>
          <w:rFonts w:ascii="Times New Roman" w:hAnsi="Times New Roman" w:cs="Times New Roman"/>
          <w:sz w:val="24"/>
          <w:szCs w:val="24"/>
        </w:rPr>
        <w:t>eningkat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guru-guru yang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</w:t>
      </w:r>
      <w:r w:rsidR="006679F9" w:rsidRPr="00630185">
        <w:rPr>
          <w:rFonts w:ascii="Times New Roman" w:hAnsi="Times New Roman" w:cs="Times New Roman"/>
          <w:sz w:val="24"/>
          <w:szCs w:val="24"/>
        </w:rPr>
        <w:t>eningkat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aksebil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ndidik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</w:t>
      </w:r>
      <w:r w:rsidR="006679F9" w:rsidRPr="00630185">
        <w:rPr>
          <w:rFonts w:ascii="Times New Roman" w:hAnsi="Times New Roman" w:cs="Times New Roman"/>
          <w:sz w:val="24"/>
          <w:szCs w:val="24"/>
        </w:rPr>
        <w:t>eningkat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</w:t>
      </w:r>
      <w:r w:rsidR="006679F9" w:rsidRPr="00630185">
        <w:rPr>
          <w:rFonts w:ascii="Times New Roman" w:hAnsi="Times New Roman" w:cs="Times New Roman"/>
          <w:sz w:val="24"/>
          <w:szCs w:val="24"/>
        </w:rPr>
        <w:t>eningkat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; </w:t>
      </w:r>
    </w:p>
    <w:p w:rsidR="002268FB" w:rsidRPr="00630185" w:rsidRDefault="002268FB" w:rsidP="00630185">
      <w:pPr>
        <w:pStyle w:val="ListParagraph"/>
        <w:numPr>
          <w:ilvl w:val="0"/>
          <w:numId w:val="30"/>
        </w:numPr>
        <w:spacing w:line="24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</w:t>
      </w:r>
      <w:r w:rsidR="006679F9" w:rsidRPr="00630185">
        <w:rPr>
          <w:rFonts w:ascii="Times New Roman" w:hAnsi="Times New Roman" w:cs="Times New Roman"/>
          <w:sz w:val="24"/>
          <w:szCs w:val="24"/>
        </w:rPr>
        <w:t>engutama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memperkuat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79F9" w:rsidRPr="0063018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="006679F9"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293179" w:rsidRDefault="006679F9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rangk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DGs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jeja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ra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onto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bijakan-kebija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strategi SDGs di Negara lain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ing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penuh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rat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sangat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aran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rovins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lain agar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iku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sukses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program SDGs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trategi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agar Negara </w:t>
      </w:r>
      <w:r w:rsidRPr="006679F9">
        <w:rPr>
          <w:rFonts w:ascii="Times New Roman" w:hAnsi="Times New Roman" w:cs="Times New Roman"/>
          <w:sz w:val="24"/>
          <w:szCs w:val="24"/>
        </w:rPr>
        <w:lastRenderedPageBreak/>
        <w:t xml:space="preserve">Indonesi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ekonominy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guba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. Negara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lahir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 xml:space="preserve"> dan SDM yang </w:t>
      </w:r>
      <w:proofErr w:type="spellStart"/>
      <w:r w:rsidRPr="006679F9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6679F9">
        <w:rPr>
          <w:rFonts w:ascii="Times New Roman" w:hAnsi="Times New Roman" w:cs="Times New Roman"/>
          <w:sz w:val="24"/>
          <w:szCs w:val="24"/>
        </w:rPr>
        <w:t>.</w:t>
      </w:r>
    </w:p>
    <w:p w:rsidR="00630185" w:rsidRDefault="00630185" w:rsidP="002268FB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F615FA" w:rsidRDefault="0026533A" w:rsidP="0026533A">
      <w:pPr>
        <w:pStyle w:val="Heading2"/>
        <w:tabs>
          <w:tab w:val="left" w:pos="567"/>
        </w:tabs>
        <w:ind w:left="142" w:hanging="142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" w:name="_Toc118113069"/>
      <w:r w:rsidRPr="0026533A">
        <w:rPr>
          <w:rFonts w:ascii="Times New Roman" w:hAnsi="Times New Roman" w:cs="Times New Roman"/>
          <w:b/>
          <w:bCs/>
          <w:color w:val="auto"/>
          <w:sz w:val="24"/>
          <w:szCs w:val="24"/>
        </w:rPr>
        <w:t>2.2</w:t>
      </w:r>
      <w:r w:rsidRPr="0026533A">
        <w:rPr>
          <w:rFonts w:ascii="Times New Roman" w:hAnsi="Times New Roman" w:cs="Times New Roman"/>
          <w:b/>
          <w:bCs/>
          <w:color w:val="auto"/>
          <w:sz w:val="24"/>
          <w:szCs w:val="24"/>
        </w:rPr>
        <w:tab/>
      </w:r>
      <w:proofErr w:type="spellStart"/>
      <w:r w:rsidRPr="0026533A">
        <w:rPr>
          <w:rFonts w:ascii="Times New Roman" w:hAnsi="Times New Roman" w:cs="Times New Roman"/>
          <w:b/>
          <w:bCs/>
          <w:color w:val="auto"/>
          <w:sz w:val="24"/>
          <w:szCs w:val="24"/>
        </w:rPr>
        <w:t>H</w:t>
      </w:r>
      <w:r w:rsidR="00F615FA" w:rsidRPr="0026533A">
        <w:rPr>
          <w:rFonts w:ascii="Times New Roman" w:hAnsi="Times New Roman" w:cs="Times New Roman"/>
          <w:b/>
          <w:bCs/>
          <w:color w:val="auto"/>
          <w:sz w:val="24"/>
          <w:szCs w:val="24"/>
        </w:rPr>
        <w:t>ambatan</w:t>
      </w:r>
      <w:proofErr w:type="spellEnd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630185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rapan</w:t>
      </w:r>
      <w:proofErr w:type="spellEnd"/>
      <w:r w:rsidR="00630185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Strategi</w:t>
      </w:r>
      <w:bookmarkEnd w:id="7"/>
    </w:p>
    <w:p w:rsidR="00630185" w:rsidRPr="00630185" w:rsidRDefault="00630185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dang-Un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No.20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endidikan Nasional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yebu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"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senga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gap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tmosfe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ae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otensin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kua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agama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pribad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arakte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ahl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butuh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pa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r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ng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&amp; negeri".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sumbe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ra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mengert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d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encan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istemati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tmosfe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Raharjo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>, 2012).</w:t>
      </w:r>
    </w:p>
    <w:p w:rsidR="00630185" w:rsidRPr="00630185" w:rsidRDefault="00630185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nantias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up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ngk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ew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mac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oro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bij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ifik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ib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lompo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atu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y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19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2005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30185" w:rsidRDefault="00630185" w:rsidP="00630185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lingkup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onte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proses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nag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ua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ulus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ang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Sustainable Development Goals (SDGs).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gap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mu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bagi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rih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and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3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ambat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ngk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wilayah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penci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Adat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stiad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, 2017). </w:t>
      </w:r>
    </w:p>
    <w:p w:rsidR="00630185" w:rsidRPr="00630185" w:rsidRDefault="00630185" w:rsidP="00630185">
      <w:pPr>
        <w:pStyle w:val="ListParagraph"/>
        <w:numPr>
          <w:ilvl w:val="0"/>
          <w:numId w:val="31"/>
        </w:numPr>
        <w:spacing w:line="240" w:lineRule="auto"/>
        <w:ind w:left="709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geografi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wilayah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m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uli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isw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emp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ar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lumay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au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kak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mac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cob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di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gunu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ng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wilayah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30185" w:rsidRPr="00630185" w:rsidRDefault="00630185" w:rsidP="00630185">
      <w:pPr>
        <w:pStyle w:val="ListParagraph"/>
        <w:numPr>
          <w:ilvl w:val="0"/>
          <w:numId w:val="31"/>
        </w:numPr>
        <w:spacing w:line="240" w:lineRule="auto"/>
        <w:ind w:left="709" w:hanging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ompetens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u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 di wilayah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loso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gembira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guru. Dar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g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nfrastruktu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nyari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gedung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ko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angun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ris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er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olonial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land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630185" w:rsidRDefault="00630185" w:rsidP="00630185">
      <w:pPr>
        <w:pStyle w:val="ListParagraph"/>
        <w:numPr>
          <w:ilvl w:val="0"/>
          <w:numId w:val="31"/>
        </w:numPr>
        <w:spacing w:line="240" w:lineRule="auto"/>
        <w:ind w:left="709" w:hanging="720"/>
        <w:jc w:val="both"/>
        <w:rPr>
          <w:rFonts w:ascii="Times New Roman" w:hAnsi="Times New Roman" w:cs="Times New Roman"/>
          <w:sz w:val="24"/>
          <w:szCs w:val="24"/>
        </w:rPr>
      </w:pPr>
      <w:r w:rsidRPr="00630185">
        <w:rPr>
          <w:rFonts w:ascii="Times New Roman" w:hAnsi="Times New Roman" w:cs="Times New Roman"/>
          <w:sz w:val="24"/>
          <w:szCs w:val="24"/>
        </w:rPr>
        <w:t xml:space="preserve">Adat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. Bagi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ud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d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jad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batu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ndung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rogram SDGs.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daer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Papu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ri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bu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wani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rjan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pur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dat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cum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ana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uku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diperboleh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bersekolah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30185">
        <w:rPr>
          <w:rFonts w:ascii="Times New Roman" w:hAnsi="Times New Roman" w:cs="Times New Roman"/>
          <w:sz w:val="24"/>
          <w:szCs w:val="24"/>
        </w:rPr>
        <w:t>pembelajaran</w:t>
      </w:r>
      <w:proofErr w:type="spellEnd"/>
      <w:r w:rsidRPr="00630185">
        <w:rPr>
          <w:rFonts w:ascii="Times New Roman" w:hAnsi="Times New Roman" w:cs="Times New Roman"/>
          <w:sz w:val="24"/>
          <w:szCs w:val="24"/>
        </w:rPr>
        <w:t>.</w:t>
      </w:r>
    </w:p>
    <w:p w:rsidR="00306CD4" w:rsidRDefault="00306CD4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1E03CD" w:rsidRDefault="001E03CD" w:rsidP="00306CD4">
      <w:pPr>
        <w:pStyle w:val="ListParagraph"/>
        <w:spacing w:line="240" w:lineRule="auto"/>
        <w:ind w:left="709"/>
        <w:jc w:val="both"/>
        <w:rPr>
          <w:rFonts w:ascii="Times New Roman" w:hAnsi="Times New Roman" w:cs="Times New Roman"/>
          <w:sz w:val="24"/>
          <w:szCs w:val="24"/>
        </w:rPr>
      </w:pPr>
    </w:p>
    <w:p w:rsidR="00306CD4" w:rsidRPr="00782E0E" w:rsidRDefault="00306CD4" w:rsidP="00306CD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8" w:name="_Toc118113070"/>
      <w:r w:rsidRPr="00782E0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AB III</w:t>
      </w:r>
      <w:r w:rsidRPr="00782E0E">
        <w:rPr>
          <w:rFonts w:ascii="Times New Roman" w:hAnsi="Times New Roman" w:cs="Times New Roman"/>
          <w:b/>
          <w:bCs/>
          <w:color w:val="auto"/>
          <w:sz w:val="28"/>
          <w:szCs w:val="28"/>
        </w:rPr>
        <w:br/>
        <w:t>PENUTUP</w:t>
      </w:r>
      <w:bookmarkEnd w:id="8"/>
    </w:p>
    <w:p w:rsidR="00306CD4" w:rsidRPr="00306CD4" w:rsidRDefault="00306CD4" w:rsidP="00306CD4">
      <w:pPr>
        <w:spacing w:after="0" w:line="240" w:lineRule="auto"/>
      </w:pPr>
    </w:p>
    <w:p w:rsidR="00306CD4" w:rsidRPr="00306CD4" w:rsidRDefault="00306CD4" w:rsidP="00306CD4">
      <w:pPr>
        <w:pStyle w:val="Heading2"/>
        <w:numPr>
          <w:ilvl w:val="0"/>
          <w:numId w:val="33"/>
        </w:numPr>
        <w:spacing w:line="24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306CD4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Start w:id="9" w:name="_Toc118113071"/>
      <w:r w:rsidRPr="00306CD4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9"/>
    </w:p>
    <w:p w:rsidR="00306CD4" w:rsidRDefault="00306CD4" w:rsidP="00E07810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SDGs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oi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duku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baseline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capai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MDGs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ahu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2015 yang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rcapa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indikator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erata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Indonesia. </w:t>
      </w:r>
    </w:p>
    <w:p w:rsidR="00306CD4" w:rsidRDefault="00306CD4" w:rsidP="00E07810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6CD4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aran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unj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Indonesia,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husus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camat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kay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abupate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anggau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erint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Indonesia era Jokowi-JK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m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nempat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r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negara sangat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kto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benah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si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lakukanaga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ras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am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enuh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butuhan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rbatas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berada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negar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nar-bena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rasa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anusia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rpind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ukarel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rpenuh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Saran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kami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erjenjang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mbangun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B04887" w:rsidRDefault="00306CD4" w:rsidP="00CD4E44">
      <w:pPr>
        <w:spacing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rat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dan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salur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mbaya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gaj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guru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honorer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laya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lanjut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nelit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aspe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pencapai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SDGs Indonesia. Kajian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iplomas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Indonesia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rangkul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itr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internasional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06CD4">
        <w:rPr>
          <w:rFonts w:ascii="Times New Roman" w:hAnsi="Times New Roman" w:cs="Times New Roman"/>
          <w:sz w:val="24"/>
          <w:szCs w:val="24"/>
        </w:rPr>
        <w:t>nasionalnya</w:t>
      </w:r>
      <w:proofErr w:type="spellEnd"/>
      <w:r w:rsidRPr="00306CD4">
        <w:rPr>
          <w:rFonts w:ascii="Times New Roman" w:hAnsi="Times New Roman" w:cs="Times New Roman"/>
          <w:sz w:val="24"/>
          <w:szCs w:val="24"/>
        </w:rPr>
        <w:t>.</w:t>
      </w:r>
    </w:p>
    <w:p w:rsidR="00436151" w:rsidRDefault="00B04887" w:rsidP="00E07810">
      <w:pPr>
        <w:pStyle w:val="Heading2"/>
        <w:numPr>
          <w:ilvl w:val="1"/>
          <w:numId w:val="35"/>
        </w:numPr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" w:name="_Toc118113072"/>
      <w:r w:rsidRPr="00B04887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10"/>
    </w:p>
    <w:p w:rsidR="00E07810" w:rsidRDefault="00E07810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E07810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MDGs dan SDGs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selaras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usah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sejahtera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sosial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selaras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tigany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persoal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terutam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berlangsung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, planet demi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langsung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perdamai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kemakmuran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umat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07810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Pr="00E07810">
        <w:rPr>
          <w:rFonts w:ascii="Times New Roman" w:hAnsi="Times New Roman" w:cs="Times New Roman"/>
          <w:sz w:val="24"/>
          <w:szCs w:val="24"/>
        </w:rPr>
        <w:t>.</w:t>
      </w: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CD4E4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1671D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:rsidR="00CD4E44" w:rsidRDefault="00CD4E44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E07810">
      <w:pPr>
        <w:spacing w:after="0" w:line="240" w:lineRule="auto"/>
        <w:ind w:firstLine="284"/>
        <w:jc w:val="both"/>
        <w:rPr>
          <w:rFonts w:ascii="Times New Roman" w:hAnsi="Times New Roman" w:cs="Times New Roman"/>
          <w:sz w:val="24"/>
          <w:szCs w:val="24"/>
        </w:rPr>
      </w:pPr>
    </w:p>
    <w:p w:rsidR="009E1AD3" w:rsidRDefault="009E1AD3" w:rsidP="009E1AD3">
      <w:pPr>
        <w:spacing w:after="0"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  <w:sectPr w:rsidR="009E1AD3" w:rsidSect="00E1671D">
          <w:headerReference w:type="default" r:id="rId13"/>
          <w:footerReference w:type="default" r:id="rId14"/>
          <w:type w:val="continuous"/>
          <w:pgSz w:w="11906" w:h="16838" w:code="9"/>
          <w:pgMar w:top="1559" w:right="851" w:bottom="709" w:left="1134" w:header="709" w:footer="709" w:gutter="0"/>
          <w:pgNumType w:start="1"/>
          <w:cols w:num="2" w:space="708"/>
          <w:docGrid w:linePitch="360"/>
        </w:sectPr>
      </w:pPr>
    </w:p>
    <w:p w:rsidR="00CD4E44" w:rsidRDefault="00CD4E44" w:rsidP="009E1AD3">
      <w:pPr>
        <w:spacing w:after="0"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  <w:sectPr w:rsidR="00CD4E44" w:rsidSect="009E1AD3">
          <w:type w:val="continuous"/>
          <w:pgSz w:w="11906" w:h="16838" w:code="9"/>
          <w:pgMar w:top="1559" w:right="851" w:bottom="709" w:left="1134" w:header="709" w:footer="709" w:gutter="0"/>
          <w:cols w:space="708"/>
          <w:docGrid w:linePitch="360"/>
        </w:sectPr>
      </w:pPr>
    </w:p>
    <w:p w:rsidR="006425E0" w:rsidRPr="00782E0E" w:rsidRDefault="009E1AD3" w:rsidP="00782E0E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1" w:name="_Toc118113073"/>
      <w:r w:rsidRPr="00782E0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DAFTAR PUSTAKA</w:t>
      </w:r>
      <w:bookmarkEnd w:id="11"/>
    </w:p>
    <w:p w:rsidR="006425E0" w:rsidRDefault="006425E0" w:rsidP="006425E0">
      <w:pPr>
        <w:spacing w:after="0" w:line="240" w:lineRule="auto"/>
        <w:ind w:firstLine="284"/>
        <w:jc w:val="center"/>
        <w:rPr>
          <w:rFonts w:ascii="Times New Roman" w:hAnsi="Times New Roman" w:cs="Times New Roman"/>
          <w:sz w:val="24"/>
          <w:szCs w:val="24"/>
        </w:rPr>
      </w:pPr>
    </w:p>
    <w:p w:rsid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B29D4">
        <w:rPr>
          <w:rFonts w:ascii="Times New Roman" w:hAnsi="Times New Roman" w:cs="Times New Roman"/>
          <w:noProof/>
          <w:sz w:val="24"/>
          <w:szCs w:val="24"/>
        </w:rPr>
        <w:t>[1]</w:t>
      </w:r>
      <w:r w:rsidRPr="000B29D4">
        <w:rPr>
          <w:rFonts w:ascii="Times New Roman" w:hAnsi="Times New Roman" w:cs="Times New Roman"/>
          <w:noProof/>
          <w:sz w:val="24"/>
          <w:szCs w:val="24"/>
        </w:rPr>
        <w:tab/>
        <w:t>A. D. Sudagung, V. Putri, J. Evan, I. Sasiva, and L. P. Olifiani, “Jurnal Polinter Prodi Ilmu Politik FISIP UTA’45 Jakarta Vol. 5 No. 1 (Maret-Agustus 2019),” vol. 5, no. 1, 2019.</w:t>
      </w:r>
    </w:p>
    <w:p w:rsidR="000B29D4" w:rsidRP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29D4">
        <w:rPr>
          <w:rFonts w:ascii="Times New Roman" w:hAnsi="Times New Roman" w:cs="Times New Roman"/>
          <w:noProof/>
          <w:sz w:val="24"/>
          <w:szCs w:val="24"/>
        </w:rPr>
        <w:t>[2]</w:t>
      </w:r>
      <w:r w:rsidRPr="000B29D4">
        <w:rPr>
          <w:rFonts w:ascii="Times New Roman" w:hAnsi="Times New Roman" w:cs="Times New Roman"/>
          <w:noProof/>
          <w:sz w:val="24"/>
          <w:szCs w:val="24"/>
        </w:rPr>
        <w:tab/>
        <w:t xml:space="preserve">A. O. Safitri, V. D. Yunianti, and D. Rostika, “Upaya Peningkatan Pendidikan Berkualitas di </w:t>
      </w:r>
      <w:r>
        <w:rPr>
          <w:rFonts w:ascii="Times New Roman" w:hAnsi="Times New Roman" w:cs="Times New Roman"/>
          <w:noProof/>
          <w:sz w:val="24"/>
          <w:szCs w:val="24"/>
        </w:rPr>
        <w:t>I</w:t>
      </w:r>
      <w:r w:rsidRPr="000B29D4">
        <w:rPr>
          <w:rFonts w:ascii="Times New Roman" w:hAnsi="Times New Roman" w:cs="Times New Roman"/>
          <w:noProof/>
          <w:sz w:val="24"/>
          <w:szCs w:val="24"/>
        </w:rPr>
        <w:t xml:space="preserve">ndonesia: Analisis Pencapaian Sustainable Development Goals (SDGs),” </w:t>
      </w:r>
      <w:r w:rsidRPr="000B29D4">
        <w:rPr>
          <w:rFonts w:ascii="Times New Roman" w:hAnsi="Times New Roman" w:cs="Times New Roman"/>
          <w:i/>
          <w:iCs/>
          <w:noProof/>
          <w:sz w:val="24"/>
          <w:szCs w:val="24"/>
        </w:rPr>
        <w:t>J. Basicedu</w:t>
      </w:r>
      <w:r w:rsidRPr="000B29D4">
        <w:rPr>
          <w:rFonts w:ascii="Times New Roman" w:hAnsi="Times New Roman" w:cs="Times New Roman"/>
          <w:noProof/>
          <w:sz w:val="24"/>
          <w:szCs w:val="24"/>
        </w:rPr>
        <w:t>, vol. 6, no. 4, pp. 7096–7106, 2022, doi: 10.31004/basicedu.v6i4.3296.</w:t>
      </w:r>
    </w:p>
    <w:p w:rsidR="000B29D4" w:rsidRP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29D4">
        <w:rPr>
          <w:rFonts w:ascii="Times New Roman" w:hAnsi="Times New Roman" w:cs="Times New Roman"/>
          <w:noProof/>
          <w:sz w:val="24"/>
          <w:szCs w:val="24"/>
        </w:rPr>
        <w:t>[3]</w:t>
      </w:r>
      <w:r w:rsidRPr="000B29D4">
        <w:rPr>
          <w:rFonts w:ascii="Times New Roman" w:hAnsi="Times New Roman" w:cs="Times New Roman"/>
          <w:noProof/>
          <w:sz w:val="24"/>
          <w:szCs w:val="24"/>
        </w:rPr>
        <w:tab/>
        <w:t>B. Gusdwisari, “Prosiding seminar nasional pendidikan program pascasarjana universitas pgri palembang 10 januari 2020,” pp. 216–223, 2020.</w:t>
      </w:r>
    </w:p>
    <w:p w:rsidR="000B29D4" w:rsidRP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29D4">
        <w:rPr>
          <w:rFonts w:ascii="Times New Roman" w:hAnsi="Times New Roman" w:cs="Times New Roman"/>
          <w:noProof/>
          <w:sz w:val="24"/>
          <w:szCs w:val="24"/>
        </w:rPr>
        <w:t>[4]</w:t>
      </w:r>
      <w:r w:rsidRPr="000B29D4">
        <w:rPr>
          <w:rFonts w:ascii="Times New Roman" w:hAnsi="Times New Roman" w:cs="Times New Roman"/>
          <w:noProof/>
          <w:sz w:val="24"/>
          <w:szCs w:val="24"/>
        </w:rPr>
        <w:tab/>
        <w:t>B. J. Bisnis, M. Vol, W. Ilmu, K. Sosial, F. I. Sosial, and I. Politik, “MILLENIUM DEVELOMPENT GOALS ( MDGS ) DAN SUSTAINABLE DEVELOPMENT GOALS ( SDGS ) DALAM,” vol. 11, no. 3, pp. 390–399, 2017.</w:t>
      </w:r>
    </w:p>
    <w:p w:rsidR="000B29D4" w:rsidRP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29D4">
        <w:rPr>
          <w:rFonts w:ascii="Times New Roman" w:hAnsi="Times New Roman" w:cs="Times New Roman"/>
          <w:noProof/>
          <w:sz w:val="24"/>
          <w:szCs w:val="24"/>
        </w:rPr>
        <w:t>[5]</w:t>
      </w:r>
      <w:r w:rsidRPr="000B29D4">
        <w:rPr>
          <w:rFonts w:ascii="Times New Roman" w:hAnsi="Times New Roman" w:cs="Times New Roman"/>
          <w:noProof/>
          <w:sz w:val="24"/>
          <w:szCs w:val="24"/>
        </w:rPr>
        <w:tab/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0B29D4">
        <w:rPr>
          <w:rFonts w:ascii="Times New Roman" w:hAnsi="Times New Roman" w:cs="Times New Roman"/>
          <w:noProof/>
          <w:sz w:val="24"/>
          <w:szCs w:val="24"/>
        </w:rPr>
        <w:t xml:space="preserve">R. Anisykurlillah, “Evaluasi Pembangunan Pendidikan Keaksaraan,” </w:t>
      </w:r>
      <w:r w:rsidRPr="000B29D4">
        <w:rPr>
          <w:rFonts w:ascii="Times New Roman" w:hAnsi="Times New Roman" w:cs="Times New Roman"/>
          <w:i/>
          <w:iCs/>
          <w:noProof/>
          <w:sz w:val="24"/>
          <w:szCs w:val="24"/>
        </w:rPr>
        <w:t>J. Kebijak. Pembang.</w:t>
      </w:r>
      <w:r w:rsidRPr="000B29D4">
        <w:rPr>
          <w:rFonts w:ascii="Times New Roman" w:hAnsi="Times New Roman" w:cs="Times New Roman"/>
          <w:noProof/>
          <w:sz w:val="24"/>
          <w:szCs w:val="24"/>
        </w:rPr>
        <w:t>, 2020.</w:t>
      </w:r>
    </w:p>
    <w:p w:rsid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B29D4">
        <w:rPr>
          <w:rFonts w:ascii="Times New Roman" w:hAnsi="Times New Roman" w:cs="Times New Roman"/>
          <w:noProof/>
          <w:sz w:val="24"/>
          <w:szCs w:val="24"/>
        </w:rPr>
        <w:t xml:space="preserve">[6] </w:t>
      </w:r>
      <w:r>
        <w:rPr>
          <w:rFonts w:ascii="Times New Roman" w:hAnsi="Times New Roman" w:cs="Times New Roman"/>
          <w:noProof/>
          <w:sz w:val="24"/>
          <w:szCs w:val="24"/>
        </w:rPr>
        <w:tab/>
      </w:r>
      <w:r w:rsidRPr="000B29D4">
        <w:rPr>
          <w:rFonts w:ascii="Times New Roman" w:hAnsi="Times New Roman" w:cs="Times New Roman"/>
          <w:noProof/>
          <w:sz w:val="24"/>
          <w:szCs w:val="24"/>
        </w:rPr>
        <w:t xml:space="preserve">S. Annur, M. Wati, S. Mahtari, and M. D. Prastika, “Sustainable Development Goals (SDGs) dan Peningkatan Kualitas Pendidikan,” </w:t>
      </w:r>
      <w:r w:rsidRPr="000B29D4">
        <w:rPr>
          <w:rFonts w:ascii="Times New Roman" w:hAnsi="Times New Roman" w:cs="Times New Roman"/>
          <w:i/>
          <w:iCs/>
          <w:noProof/>
          <w:sz w:val="24"/>
          <w:szCs w:val="24"/>
        </w:rPr>
        <w:t>Seminar Nasional Pendidikan</w:t>
      </w:r>
      <w:r w:rsidRPr="000B29D4">
        <w:rPr>
          <w:rFonts w:ascii="Times New Roman" w:hAnsi="Times New Roman" w:cs="Times New Roman"/>
          <w:noProof/>
          <w:sz w:val="24"/>
          <w:szCs w:val="24"/>
        </w:rPr>
        <w:t>. 2018.</w:t>
      </w:r>
    </w:p>
    <w:p w:rsidR="000B29D4" w:rsidRPr="000B29D4" w:rsidRDefault="000B29D4" w:rsidP="000B29D4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</w:p>
    <w:p w:rsidR="00E1671D" w:rsidRPr="00E07810" w:rsidRDefault="000B29D4" w:rsidP="006425E0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E1671D" w:rsidRPr="00E07810" w:rsidSect="00CD4E44">
      <w:headerReference w:type="default" r:id="rId15"/>
      <w:pgSz w:w="11906" w:h="16838" w:code="9"/>
      <w:pgMar w:top="1559" w:right="851" w:bottom="709" w:left="1134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DA3FAB" w:rsidRDefault="00DA3FAB" w:rsidP="000448B6">
      <w:pPr>
        <w:spacing w:after="0" w:line="240" w:lineRule="auto"/>
      </w:pPr>
      <w:r>
        <w:separator/>
      </w:r>
    </w:p>
  </w:endnote>
  <w:endnote w:type="continuationSeparator" w:id="0">
    <w:p w:rsidR="00DA3FAB" w:rsidRDefault="00DA3FAB" w:rsidP="000448B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70676177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1671D" w:rsidRDefault="00E167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1671D" w:rsidRDefault="00E1671D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E1671D" w:rsidRDefault="00E1671D" w:rsidP="00E1671D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874347156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1671D" w:rsidRDefault="00E1671D" w:rsidP="00E1671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9578425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E1671D" w:rsidRDefault="00E1671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E1671D" w:rsidRDefault="00E1671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DA3FAB" w:rsidRDefault="00DA3FAB" w:rsidP="000448B6">
      <w:pPr>
        <w:spacing w:after="0" w:line="240" w:lineRule="auto"/>
      </w:pPr>
      <w:r>
        <w:separator/>
      </w:r>
    </w:p>
  </w:footnote>
  <w:footnote w:type="continuationSeparator" w:id="0">
    <w:p w:rsidR="00DA3FAB" w:rsidRDefault="00DA3FAB" w:rsidP="000448B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DF25A0" w:rsidRDefault="00CD4E44" w:rsidP="00CD4E44">
    <w:pPr>
      <w:tabs>
        <w:tab w:val="right" w:pos="2136"/>
      </w:tabs>
    </w:pPr>
    <w:r>
      <w:tab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CD4E44" w:rsidRPr="00874957" w:rsidRDefault="00CD4E44" w:rsidP="00874957">
    <w:pPr>
      <w:pStyle w:val="Header"/>
      <w:tabs>
        <w:tab w:val="clear" w:pos="4513"/>
        <w:tab w:val="clear" w:pos="9026"/>
        <w:tab w:val="left" w:pos="3887"/>
      </w:tabs>
      <w:jc w:val="center"/>
      <w:rPr>
        <w:rFonts w:ascii="Times New Roman" w:hAnsi="Times New Roman" w:cs="Times New Roman"/>
        <w:i/>
        <w:iCs/>
        <w:sz w:val="16"/>
        <w:szCs w:val="16"/>
      </w:rPr>
    </w:pPr>
    <w:r w:rsidRPr="00874957">
      <w:rPr>
        <w:rFonts w:ascii="Times New Roman" w:hAnsi="Times New Roman" w:cs="Times New Roman"/>
        <w:noProof/>
        <w:sz w:val="16"/>
        <w:szCs w:val="16"/>
      </w:rPr>
      <w:drawing>
        <wp:anchor distT="0" distB="0" distL="114300" distR="114300" simplePos="0" relativeHeight="251661312" behindDoc="0" locked="0" layoutInCell="1" allowOverlap="1" wp14:anchorId="2EE0D271" wp14:editId="01F60748">
          <wp:simplePos x="0" y="0"/>
          <wp:positionH relativeFrom="margin">
            <wp:posOffset>1665605</wp:posOffset>
          </wp:positionH>
          <wp:positionV relativeFrom="paragraph">
            <wp:posOffset>-112451</wp:posOffset>
          </wp:positionV>
          <wp:extent cx="422454" cy="417006"/>
          <wp:effectExtent l="0" t="0" r="0" b="2540"/>
          <wp:wrapNone/>
          <wp:docPr id="13" name="Picture 1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Picture 2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22454" cy="417006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Pr="00874957">
      <w:rPr>
        <w:rFonts w:ascii="Times New Roman" w:hAnsi="Times New Roman" w:cs="Times New Roman"/>
        <w:i/>
        <w:iCs/>
        <w:sz w:val="16"/>
        <w:szCs w:val="16"/>
      </w:rPr>
      <w:t>Basic Information Technology.</w:t>
    </w:r>
  </w:p>
  <w:p w:rsidR="00CD4E44" w:rsidRPr="00874957" w:rsidRDefault="00CD4E44" w:rsidP="00874957">
    <w:pPr>
      <w:pStyle w:val="Header"/>
      <w:tabs>
        <w:tab w:val="clear" w:pos="4513"/>
        <w:tab w:val="clear" w:pos="9026"/>
        <w:tab w:val="left" w:pos="3887"/>
      </w:tabs>
      <w:jc w:val="center"/>
      <w:rPr>
        <w:rFonts w:ascii="Times New Roman" w:hAnsi="Times New Roman" w:cs="Times New Roman"/>
        <w:sz w:val="16"/>
        <w:szCs w:val="16"/>
      </w:rPr>
    </w:pPr>
    <w:proofErr w:type="spellStart"/>
    <w:r w:rsidRPr="00874957">
      <w:rPr>
        <w:rFonts w:ascii="Times New Roman" w:hAnsi="Times New Roman" w:cs="Times New Roman"/>
        <w:sz w:val="16"/>
        <w:szCs w:val="16"/>
      </w:rPr>
      <w:t>Kelas</w:t>
    </w:r>
    <w:proofErr w:type="spellEnd"/>
    <w:r w:rsidRPr="00874957">
      <w:rPr>
        <w:rFonts w:ascii="Times New Roman" w:hAnsi="Times New Roman" w:cs="Times New Roman"/>
        <w:sz w:val="16"/>
        <w:szCs w:val="16"/>
      </w:rPr>
      <w:t xml:space="preserve"> B. 221552018154260. 2022</w:t>
    </w:r>
    <w:r>
      <w:rPr>
        <w:rFonts w:ascii="Times New Roman" w:hAnsi="Times New Roman" w:cs="Times New Roman"/>
        <w:sz w:val="16"/>
        <w:szCs w:val="16"/>
      </w:rPr>
      <w:t>.</w:t>
    </w:r>
  </w:p>
  <w:p w:rsidR="00CD4E44" w:rsidRDefault="00CD4E44" w:rsidP="00CD4E44">
    <w:pPr>
      <w:tabs>
        <w:tab w:val="right" w:pos="2136"/>
      </w:tabs>
    </w:pPr>
    <w:r w:rsidRPr="00874957">
      <w:rPr>
        <w:rFonts w:ascii="Times New Roman" w:hAnsi="Times New Roman" w:cs="Times New Roman"/>
        <w:noProof/>
        <w:sz w:val="16"/>
        <w:szCs w:val="16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5681FA8B" wp14:editId="537598D7">
              <wp:simplePos x="0" y="0"/>
              <wp:positionH relativeFrom="margin">
                <wp:posOffset>1489710</wp:posOffset>
              </wp:positionH>
              <wp:positionV relativeFrom="margin">
                <wp:posOffset>-154305</wp:posOffset>
              </wp:positionV>
              <wp:extent cx="2754630" cy="5080"/>
              <wp:effectExtent l="19050" t="19050" r="26670" b="33020"/>
              <wp:wrapSquare wrapText="bothSides"/>
              <wp:docPr id="12" name="Straight Connector 12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2754630" cy="5080"/>
                      </a:xfrm>
                      <a:prstGeom prst="line">
                        <a:avLst/>
                      </a:prstGeom>
                      <a:ln w="41275" cmpd="thinThick">
                        <a:solidFill>
                          <a:schemeClr val="accent1"/>
                        </a:solidFill>
                      </a:ln>
                    </wps:spPr>
                    <wps:style>
                      <a:lnRef idx="3">
                        <a:schemeClr val="dk1"/>
                      </a:lnRef>
                      <a:fillRef idx="0">
                        <a:schemeClr val="dk1"/>
                      </a:fillRef>
                      <a:effectRef idx="2">
                        <a:schemeClr val="dk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line w14:anchorId="5607989C" id="Straight Connector 12" o:spid="_x0000_s1026" style="position:absolute;z-index:25166233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margin;mso-width-percent:0;mso-height-percent:0;mso-width-relative:margin;mso-height-relative:margin" from="117.3pt,-12.15pt" to="334.2pt,-11.7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" strokecolor="#4472c4 [3204]" strokeweight="3.25pt">
              <v:stroke linestyle="thinThick" joinstyle="miter"/>
              <w10:wrap type="square" anchorx="margin" anchory="margin"/>
            </v:line>
          </w:pict>
        </mc:Fallback>
      </mc:AlternateContent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B95621" w:rsidRDefault="00B95621" w:rsidP="00CD4E44">
    <w:pPr>
      <w:tabs>
        <w:tab w:val="right" w:pos="2136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DC2D75"/>
    <w:multiLevelType w:val="multilevel"/>
    <w:tmpl w:val="4ADAE2CC"/>
    <w:lvl w:ilvl="0">
      <w:start w:val="1"/>
      <w:numFmt w:val="none"/>
      <w:lvlText w:val="3.1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AB32EE2"/>
    <w:multiLevelType w:val="hybridMultilevel"/>
    <w:tmpl w:val="7C0AFADE"/>
    <w:lvl w:ilvl="0" w:tplc="EDFC91B8">
      <w:start w:val="1"/>
      <w:numFmt w:val="decimal"/>
      <w:lvlText w:val="(%1)"/>
      <w:lvlJc w:val="left"/>
      <w:pPr>
        <w:ind w:left="1232" w:hanging="588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" w15:restartNumberingAfterBreak="0">
    <w:nsid w:val="10621FE4"/>
    <w:multiLevelType w:val="multilevel"/>
    <w:tmpl w:val="7C449B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" w15:restartNumberingAfterBreak="0">
    <w:nsid w:val="1A876622"/>
    <w:multiLevelType w:val="multilevel"/>
    <w:tmpl w:val="3809001D"/>
    <w:numStyleLink w:val="Style1"/>
  </w:abstractNum>
  <w:abstractNum w:abstractNumId="4" w15:restartNumberingAfterBreak="0">
    <w:nsid w:val="1B50139A"/>
    <w:multiLevelType w:val="multilevel"/>
    <w:tmpl w:val="C42075BC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20" w:hanging="360"/>
      </w:pPr>
      <w:rPr>
        <w:rFonts w:hint="default"/>
        <w:b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  <w:b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  <w:b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  <w:b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  <w:b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  <w:b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  <w:b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  <w:b/>
      </w:rPr>
    </w:lvl>
  </w:abstractNum>
  <w:abstractNum w:abstractNumId="5" w15:restartNumberingAfterBreak="0">
    <w:nsid w:val="27A050E2"/>
    <w:multiLevelType w:val="multilevel"/>
    <w:tmpl w:val="7D082A62"/>
    <w:lvl w:ilvl="0">
      <w:start w:val="1"/>
      <w:numFmt w:val="decimal"/>
      <w:lvlText w:val="%1.2"/>
      <w:lvlJc w:val="righ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287C4DE4"/>
    <w:multiLevelType w:val="hybridMultilevel"/>
    <w:tmpl w:val="DCF2EDD4"/>
    <w:lvl w:ilvl="0" w:tplc="66ECC1F8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955460FC">
      <w:start w:val="1"/>
      <w:numFmt w:val="decimal"/>
      <w:lvlText w:val="(%2)"/>
      <w:lvlJc w:val="left"/>
      <w:pPr>
        <w:ind w:left="1364" w:hanging="360"/>
      </w:pPr>
      <w:rPr>
        <w:rFonts w:hint="default"/>
      </w:r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7" w15:restartNumberingAfterBreak="0">
    <w:nsid w:val="29887C7C"/>
    <w:multiLevelType w:val="hybridMultilevel"/>
    <w:tmpl w:val="AFA6DE40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2AB06DED"/>
    <w:multiLevelType w:val="hybridMultilevel"/>
    <w:tmpl w:val="BB205352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ABE63DC"/>
    <w:multiLevelType w:val="multilevel"/>
    <w:tmpl w:val="3809001D"/>
    <w:numStyleLink w:val="Style1"/>
  </w:abstractNum>
  <w:abstractNum w:abstractNumId="10" w15:restartNumberingAfterBreak="0">
    <w:nsid w:val="2AFD5B0F"/>
    <w:multiLevelType w:val="hybridMultilevel"/>
    <w:tmpl w:val="0DE686A4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D275C3A"/>
    <w:multiLevelType w:val="multilevel"/>
    <w:tmpl w:val="7C449B7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2" w15:restartNumberingAfterBreak="0">
    <w:nsid w:val="32F87F18"/>
    <w:multiLevelType w:val="multilevel"/>
    <w:tmpl w:val="0F9886C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3" w15:restartNumberingAfterBreak="0">
    <w:nsid w:val="33254B7A"/>
    <w:multiLevelType w:val="hybridMultilevel"/>
    <w:tmpl w:val="A8A2C820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14" w15:restartNumberingAfterBreak="0">
    <w:nsid w:val="34864677"/>
    <w:multiLevelType w:val="multilevel"/>
    <w:tmpl w:val="EE7EE7E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4DF0FC6"/>
    <w:multiLevelType w:val="hybridMultilevel"/>
    <w:tmpl w:val="855A7404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5123887"/>
    <w:multiLevelType w:val="multilevel"/>
    <w:tmpl w:val="01686750"/>
    <w:lvl w:ilvl="0">
      <w:start w:val="1"/>
      <w:numFmt w:val="decimal"/>
      <w:lvlText w:val="%1."/>
      <w:lvlJc w:val="left"/>
      <w:pPr>
        <w:ind w:left="1004" w:hanging="360"/>
      </w:pPr>
    </w:lvl>
    <w:lvl w:ilvl="1">
      <w:start w:val="2"/>
      <w:numFmt w:val="decimal"/>
      <w:isLgl/>
      <w:lvlText w:val="%1.%2"/>
      <w:lvlJc w:val="left"/>
      <w:pPr>
        <w:ind w:left="100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364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364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724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724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084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084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444" w:hanging="1800"/>
      </w:pPr>
      <w:rPr>
        <w:rFonts w:hint="default"/>
      </w:rPr>
    </w:lvl>
  </w:abstractNum>
  <w:abstractNum w:abstractNumId="17" w15:restartNumberingAfterBreak="0">
    <w:nsid w:val="39F52263"/>
    <w:multiLevelType w:val="hybridMultilevel"/>
    <w:tmpl w:val="19A2AC1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3D2D2E03"/>
    <w:multiLevelType w:val="multilevel"/>
    <w:tmpl w:val="3809001D"/>
    <w:styleLink w:val="Style1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3E005852"/>
    <w:multiLevelType w:val="multilevel"/>
    <w:tmpl w:val="E48C89C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2.1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4274ED0"/>
    <w:multiLevelType w:val="multilevel"/>
    <w:tmpl w:val="81AE6A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47485CFC"/>
    <w:multiLevelType w:val="multilevel"/>
    <w:tmpl w:val="5A5A8AEA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none"/>
      <w:lvlText w:val="3.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499C28FF"/>
    <w:multiLevelType w:val="multilevel"/>
    <w:tmpl w:val="9CC0000A"/>
    <w:lvl w:ilvl="0">
      <w:start w:val="1"/>
      <w:numFmt w:val="decimal"/>
      <w:lvlText w:val="%1.1"/>
      <w:lvlJc w:val="righ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3" w15:restartNumberingAfterBreak="0">
    <w:nsid w:val="4D0F06B6"/>
    <w:multiLevelType w:val="hybridMultilevel"/>
    <w:tmpl w:val="60A8706E"/>
    <w:lvl w:ilvl="0" w:tplc="4700470E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364" w:hanging="360"/>
      </w:pPr>
    </w:lvl>
    <w:lvl w:ilvl="2" w:tplc="3809001B" w:tentative="1">
      <w:start w:val="1"/>
      <w:numFmt w:val="lowerRoman"/>
      <w:lvlText w:val="%3."/>
      <w:lvlJc w:val="right"/>
      <w:pPr>
        <w:ind w:left="2084" w:hanging="180"/>
      </w:pPr>
    </w:lvl>
    <w:lvl w:ilvl="3" w:tplc="3809000F" w:tentative="1">
      <w:start w:val="1"/>
      <w:numFmt w:val="decimal"/>
      <w:lvlText w:val="%4."/>
      <w:lvlJc w:val="left"/>
      <w:pPr>
        <w:ind w:left="2804" w:hanging="360"/>
      </w:pPr>
    </w:lvl>
    <w:lvl w:ilvl="4" w:tplc="38090019" w:tentative="1">
      <w:start w:val="1"/>
      <w:numFmt w:val="lowerLetter"/>
      <w:lvlText w:val="%5."/>
      <w:lvlJc w:val="left"/>
      <w:pPr>
        <w:ind w:left="3524" w:hanging="360"/>
      </w:pPr>
    </w:lvl>
    <w:lvl w:ilvl="5" w:tplc="3809001B" w:tentative="1">
      <w:start w:val="1"/>
      <w:numFmt w:val="lowerRoman"/>
      <w:lvlText w:val="%6."/>
      <w:lvlJc w:val="right"/>
      <w:pPr>
        <w:ind w:left="4244" w:hanging="180"/>
      </w:pPr>
    </w:lvl>
    <w:lvl w:ilvl="6" w:tplc="3809000F" w:tentative="1">
      <w:start w:val="1"/>
      <w:numFmt w:val="decimal"/>
      <w:lvlText w:val="%7."/>
      <w:lvlJc w:val="left"/>
      <w:pPr>
        <w:ind w:left="4964" w:hanging="360"/>
      </w:pPr>
    </w:lvl>
    <w:lvl w:ilvl="7" w:tplc="38090019" w:tentative="1">
      <w:start w:val="1"/>
      <w:numFmt w:val="lowerLetter"/>
      <w:lvlText w:val="%8."/>
      <w:lvlJc w:val="left"/>
      <w:pPr>
        <w:ind w:left="5684" w:hanging="360"/>
      </w:pPr>
    </w:lvl>
    <w:lvl w:ilvl="8" w:tplc="3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24" w15:restartNumberingAfterBreak="0">
    <w:nsid w:val="4E2E6DCD"/>
    <w:multiLevelType w:val="hybridMultilevel"/>
    <w:tmpl w:val="5CE4F308"/>
    <w:lvl w:ilvl="0" w:tplc="3809000F">
      <w:start w:val="1"/>
      <w:numFmt w:val="decimal"/>
      <w:lvlText w:val="%1."/>
      <w:lvlJc w:val="left"/>
      <w:pPr>
        <w:ind w:left="1004" w:hanging="360"/>
      </w:p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25" w15:restartNumberingAfterBreak="0">
    <w:nsid w:val="58DF3796"/>
    <w:multiLevelType w:val="multilevel"/>
    <w:tmpl w:val="BB7648F0"/>
    <w:lvl w:ilvl="0">
      <w:start w:val="1"/>
      <w:numFmt w:val="none"/>
      <w:lvlText w:val="3.1"/>
      <w:lvlJc w:val="left"/>
      <w:pPr>
        <w:ind w:left="72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6" w15:restartNumberingAfterBreak="0">
    <w:nsid w:val="5AC04730"/>
    <w:multiLevelType w:val="multilevel"/>
    <w:tmpl w:val="E1DC3FD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7" w15:restartNumberingAfterBreak="0">
    <w:nsid w:val="6A033985"/>
    <w:multiLevelType w:val="hybridMultilevel"/>
    <w:tmpl w:val="AA006B42"/>
    <w:lvl w:ilvl="0" w:tplc="3809000F">
      <w:start w:val="1"/>
      <w:numFmt w:val="decimal"/>
      <w:lvlText w:val="%1."/>
      <w:lvlJc w:val="left"/>
      <w:pPr>
        <w:ind w:left="1440" w:hanging="360"/>
      </w:p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8" w15:restartNumberingAfterBreak="0">
    <w:nsid w:val="6D2A3255"/>
    <w:multiLevelType w:val="multilevel"/>
    <w:tmpl w:val="3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9" w15:restartNumberingAfterBreak="0">
    <w:nsid w:val="78BB0074"/>
    <w:multiLevelType w:val="hybridMultilevel"/>
    <w:tmpl w:val="48BCD450"/>
    <w:lvl w:ilvl="0" w:tplc="EDFC91B8">
      <w:start w:val="1"/>
      <w:numFmt w:val="decimal"/>
      <w:lvlText w:val="(%1)"/>
      <w:lvlJc w:val="left"/>
      <w:pPr>
        <w:ind w:left="948" w:hanging="588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79A63605"/>
    <w:multiLevelType w:val="hybridMultilevel"/>
    <w:tmpl w:val="3AE0FB62"/>
    <w:lvl w:ilvl="0" w:tplc="EDFC91B8">
      <w:start w:val="1"/>
      <w:numFmt w:val="decimal"/>
      <w:lvlText w:val="(%1)"/>
      <w:lvlJc w:val="left"/>
      <w:pPr>
        <w:ind w:left="1232" w:hanging="588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724" w:hanging="360"/>
      </w:pPr>
    </w:lvl>
    <w:lvl w:ilvl="2" w:tplc="3809001B" w:tentative="1">
      <w:start w:val="1"/>
      <w:numFmt w:val="lowerRoman"/>
      <w:lvlText w:val="%3."/>
      <w:lvlJc w:val="right"/>
      <w:pPr>
        <w:ind w:left="2444" w:hanging="180"/>
      </w:pPr>
    </w:lvl>
    <w:lvl w:ilvl="3" w:tplc="3809000F" w:tentative="1">
      <w:start w:val="1"/>
      <w:numFmt w:val="decimal"/>
      <w:lvlText w:val="%4."/>
      <w:lvlJc w:val="left"/>
      <w:pPr>
        <w:ind w:left="3164" w:hanging="360"/>
      </w:pPr>
    </w:lvl>
    <w:lvl w:ilvl="4" w:tplc="38090019" w:tentative="1">
      <w:start w:val="1"/>
      <w:numFmt w:val="lowerLetter"/>
      <w:lvlText w:val="%5."/>
      <w:lvlJc w:val="left"/>
      <w:pPr>
        <w:ind w:left="3884" w:hanging="360"/>
      </w:pPr>
    </w:lvl>
    <w:lvl w:ilvl="5" w:tplc="3809001B" w:tentative="1">
      <w:start w:val="1"/>
      <w:numFmt w:val="lowerRoman"/>
      <w:lvlText w:val="%6."/>
      <w:lvlJc w:val="right"/>
      <w:pPr>
        <w:ind w:left="4604" w:hanging="180"/>
      </w:pPr>
    </w:lvl>
    <w:lvl w:ilvl="6" w:tplc="3809000F" w:tentative="1">
      <w:start w:val="1"/>
      <w:numFmt w:val="decimal"/>
      <w:lvlText w:val="%7."/>
      <w:lvlJc w:val="left"/>
      <w:pPr>
        <w:ind w:left="5324" w:hanging="360"/>
      </w:pPr>
    </w:lvl>
    <w:lvl w:ilvl="7" w:tplc="38090019" w:tentative="1">
      <w:start w:val="1"/>
      <w:numFmt w:val="lowerLetter"/>
      <w:lvlText w:val="%8."/>
      <w:lvlJc w:val="left"/>
      <w:pPr>
        <w:ind w:left="6044" w:hanging="360"/>
      </w:pPr>
    </w:lvl>
    <w:lvl w:ilvl="8" w:tplc="3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31" w15:restartNumberingAfterBreak="0">
    <w:nsid w:val="7D934EDA"/>
    <w:multiLevelType w:val="multilevel"/>
    <w:tmpl w:val="068C957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644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32" w15:restartNumberingAfterBreak="0">
    <w:nsid w:val="7DD235F7"/>
    <w:multiLevelType w:val="hybridMultilevel"/>
    <w:tmpl w:val="F918B1FA"/>
    <w:lvl w:ilvl="0" w:tplc="D39C98D4">
      <w:start w:val="1"/>
      <w:numFmt w:val="decimal"/>
      <w:lvlText w:val="%1.2"/>
      <w:lvlJc w:val="right"/>
      <w:pPr>
        <w:ind w:left="1440" w:hanging="360"/>
      </w:pPr>
      <w:rPr>
        <w:rFonts w:hint="default"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2160" w:hanging="360"/>
      </w:pPr>
    </w:lvl>
    <w:lvl w:ilvl="2" w:tplc="3809001B" w:tentative="1">
      <w:start w:val="1"/>
      <w:numFmt w:val="lowerRoman"/>
      <w:lvlText w:val="%3."/>
      <w:lvlJc w:val="right"/>
      <w:pPr>
        <w:ind w:left="2880" w:hanging="180"/>
      </w:pPr>
    </w:lvl>
    <w:lvl w:ilvl="3" w:tplc="3809000F" w:tentative="1">
      <w:start w:val="1"/>
      <w:numFmt w:val="decimal"/>
      <w:lvlText w:val="%4."/>
      <w:lvlJc w:val="left"/>
      <w:pPr>
        <w:ind w:left="3600" w:hanging="360"/>
      </w:pPr>
    </w:lvl>
    <w:lvl w:ilvl="4" w:tplc="38090019" w:tentative="1">
      <w:start w:val="1"/>
      <w:numFmt w:val="lowerLetter"/>
      <w:lvlText w:val="%5."/>
      <w:lvlJc w:val="left"/>
      <w:pPr>
        <w:ind w:left="4320" w:hanging="360"/>
      </w:pPr>
    </w:lvl>
    <w:lvl w:ilvl="5" w:tplc="3809001B" w:tentative="1">
      <w:start w:val="1"/>
      <w:numFmt w:val="lowerRoman"/>
      <w:lvlText w:val="%6."/>
      <w:lvlJc w:val="right"/>
      <w:pPr>
        <w:ind w:left="5040" w:hanging="180"/>
      </w:pPr>
    </w:lvl>
    <w:lvl w:ilvl="6" w:tplc="3809000F" w:tentative="1">
      <w:start w:val="1"/>
      <w:numFmt w:val="decimal"/>
      <w:lvlText w:val="%7."/>
      <w:lvlJc w:val="left"/>
      <w:pPr>
        <w:ind w:left="5760" w:hanging="360"/>
      </w:pPr>
    </w:lvl>
    <w:lvl w:ilvl="7" w:tplc="38090019" w:tentative="1">
      <w:start w:val="1"/>
      <w:numFmt w:val="lowerLetter"/>
      <w:lvlText w:val="%8."/>
      <w:lvlJc w:val="left"/>
      <w:pPr>
        <w:ind w:left="6480" w:hanging="360"/>
      </w:pPr>
    </w:lvl>
    <w:lvl w:ilvl="8" w:tplc="3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3" w15:restartNumberingAfterBreak="0">
    <w:nsid w:val="7DEF20B0"/>
    <w:multiLevelType w:val="multilevel"/>
    <w:tmpl w:val="0608D50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>
      <w:start w:val="1"/>
      <w:numFmt w:val="decimal"/>
      <w:lvlText w:val="2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34" w15:restartNumberingAfterBreak="0">
    <w:nsid w:val="7F2F12D2"/>
    <w:multiLevelType w:val="hybridMultilevel"/>
    <w:tmpl w:val="509AA62C"/>
    <w:lvl w:ilvl="0" w:tplc="38090013">
      <w:start w:val="1"/>
      <w:numFmt w:val="upperRoman"/>
      <w:lvlText w:val="%1."/>
      <w:lvlJc w:val="righ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222910201">
    <w:abstractNumId w:val="15"/>
  </w:num>
  <w:num w:numId="2" w16cid:durableId="2056346700">
    <w:abstractNumId w:val="10"/>
  </w:num>
  <w:num w:numId="3" w16cid:durableId="249512563">
    <w:abstractNumId w:val="34"/>
  </w:num>
  <w:num w:numId="4" w16cid:durableId="2040743572">
    <w:abstractNumId w:val="11"/>
  </w:num>
  <w:num w:numId="5" w16cid:durableId="1111971384">
    <w:abstractNumId w:val="7"/>
  </w:num>
  <w:num w:numId="6" w16cid:durableId="845948725">
    <w:abstractNumId w:val="31"/>
  </w:num>
  <w:num w:numId="7" w16cid:durableId="765927561">
    <w:abstractNumId w:val="27"/>
  </w:num>
  <w:num w:numId="8" w16cid:durableId="1367175298">
    <w:abstractNumId w:val="4"/>
  </w:num>
  <w:num w:numId="9" w16cid:durableId="981155563">
    <w:abstractNumId w:val="17"/>
  </w:num>
  <w:num w:numId="10" w16cid:durableId="382366593">
    <w:abstractNumId w:val="12"/>
  </w:num>
  <w:num w:numId="11" w16cid:durableId="363865268">
    <w:abstractNumId w:val="22"/>
  </w:num>
  <w:num w:numId="12" w16cid:durableId="1167867592">
    <w:abstractNumId w:val="18"/>
  </w:num>
  <w:num w:numId="13" w16cid:durableId="1965840243">
    <w:abstractNumId w:val="3"/>
  </w:num>
  <w:num w:numId="14" w16cid:durableId="85736475">
    <w:abstractNumId w:val="9"/>
  </w:num>
  <w:num w:numId="15" w16cid:durableId="581447548">
    <w:abstractNumId w:val="28"/>
  </w:num>
  <w:num w:numId="16" w16cid:durableId="2053074795">
    <w:abstractNumId w:val="19"/>
  </w:num>
  <w:num w:numId="17" w16cid:durableId="1716806760">
    <w:abstractNumId w:val="5"/>
  </w:num>
  <w:num w:numId="18" w16cid:durableId="2020303382">
    <w:abstractNumId w:val="14"/>
  </w:num>
  <w:num w:numId="19" w16cid:durableId="1232274545">
    <w:abstractNumId w:val="0"/>
  </w:num>
  <w:num w:numId="20" w16cid:durableId="21127554">
    <w:abstractNumId w:val="32"/>
  </w:num>
  <w:num w:numId="21" w16cid:durableId="1560284664">
    <w:abstractNumId w:val="2"/>
  </w:num>
  <w:num w:numId="22" w16cid:durableId="745107464">
    <w:abstractNumId w:val="20"/>
  </w:num>
  <w:num w:numId="23" w16cid:durableId="495923419">
    <w:abstractNumId w:val="33"/>
  </w:num>
  <w:num w:numId="24" w16cid:durableId="1833449353">
    <w:abstractNumId w:val="26"/>
  </w:num>
  <w:num w:numId="25" w16cid:durableId="2136872176">
    <w:abstractNumId w:val="29"/>
  </w:num>
  <w:num w:numId="26" w16cid:durableId="927538160">
    <w:abstractNumId w:val="1"/>
  </w:num>
  <w:num w:numId="27" w16cid:durableId="1881430253">
    <w:abstractNumId w:val="6"/>
  </w:num>
  <w:num w:numId="28" w16cid:durableId="31806495">
    <w:abstractNumId w:val="30"/>
  </w:num>
  <w:num w:numId="29" w16cid:durableId="1442996545">
    <w:abstractNumId w:val="13"/>
  </w:num>
  <w:num w:numId="30" w16cid:durableId="2078937510">
    <w:abstractNumId w:val="24"/>
  </w:num>
  <w:num w:numId="31" w16cid:durableId="79841305">
    <w:abstractNumId w:val="16"/>
  </w:num>
  <w:num w:numId="32" w16cid:durableId="2028025052">
    <w:abstractNumId w:val="23"/>
  </w:num>
  <w:num w:numId="33" w16cid:durableId="1958682167">
    <w:abstractNumId w:val="25"/>
  </w:num>
  <w:num w:numId="34" w16cid:durableId="1988126217">
    <w:abstractNumId w:val="8"/>
  </w:num>
  <w:num w:numId="35" w16cid:durableId="1653560887">
    <w:abstractNumId w:val="2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6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D0546"/>
    <w:rsid w:val="00003430"/>
    <w:rsid w:val="000448B6"/>
    <w:rsid w:val="0008345E"/>
    <w:rsid w:val="000B29D4"/>
    <w:rsid w:val="001C3717"/>
    <w:rsid w:val="001D529A"/>
    <w:rsid w:val="001E03CD"/>
    <w:rsid w:val="001E12AC"/>
    <w:rsid w:val="00212D57"/>
    <w:rsid w:val="00214697"/>
    <w:rsid w:val="002268FB"/>
    <w:rsid w:val="0026533A"/>
    <w:rsid w:val="00293179"/>
    <w:rsid w:val="002F0BFA"/>
    <w:rsid w:val="00306CD4"/>
    <w:rsid w:val="0031281E"/>
    <w:rsid w:val="003E06D5"/>
    <w:rsid w:val="00410CF7"/>
    <w:rsid w:val="00436151"/>
    <w:rsid w:val="004429EC"/>
    <w:rsid w:val="004468B1"/>
    <w:rsid w:val="00450407"/>
    <w:rsid w:val="00565598"/>
    <w:rsid w:val="005E30F2"/>
    <w:rsid w:val="005E4B13"/>
    <w:rsid w:val="00630185"/>
    <w:rsid w:val="006425E0"/>
    <w:rsid w:val="006679F9"/>
    <w:rsid w:val="006B2509"/>
    <w:rsid w:val="006D0E2E"/>
    <w:rsid w:val="007314D9"/>
    <w:rsid w:val="00756775"/>
    <w:rsid w:val="0076338D"/>
    <w:rsid w:val="00766117"/>
    <w:rsid w:val="00782E0E"/>
    <w:rsid w:val="00832045"/>
    <w:rsid w:val="00837C59"/>
    <w:rsid w:val="00866CF4"/>
    <w:rsid w:val="00874957"/>
    <w:rsid w:val="008D309A"/>
    <w:rsid w:val="008E2B03"/>
    <w:rsid w:val="00984A26"/>
    <w:rsid w:val="009E1AD3"/>
    <w:rsid w:val="00A2276E"/>
    <w:rsid w:val="00A47EA1"/>
    <w:rsid w:val="00A55672"/>
    <w:rsid w:val="00AA78FA"/>
    <w:rsid w:val="00B04887"/>
    <w:rsid w:val="00B20C37"/>
    <w:rsid w:val="00B2343E"/>
    <w:rsid w:val="00B95621"/>
    <w:rsid w:val="00BC6A9B"/>
    <w:rsid w:val="00CD4E44"/>
    <w:rsid w:val="00D2292B"/>
    <w:rsid w:val="00DA3FAB"/>
    <w:rsid w:val="00DF25A0"/>
    <w:rsid w:val="00E07810"/>
    <w:rsid w:val="00E1671D"/>
    <w:rsid w:val="00E330E7"/>
    <w:rsid w:val="00E81540"/>
    <w:rsid w:val="00ED0546"/>
    <w:rsid w:val="00EF72A9"/>
    <w:rsid w:val="00F24DEF"/>
    <w:rsid w:val="00F615FA"/>
    <w:rsid w:val="00FB02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CE8517C"/>
  <w15:chartTrackingRefBased/>
  <w15:docId w15:val="{E8A7D6D8-462A-49EF-9711-08D96868DB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50407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2276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0407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NormalWeb">
    <w:name w:val="Normal (Web)"/>
    <w:basedOn w:val="Normal"/>
    <w:uiPriority w:val="99"/>
    <w:semiHidden/>
    <w:unhideWhenUsed/>
    <w:rsid w:val="00450407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D"/>
    </w:rPr>
  </w:style>
  <w:style w:type="paragraph" w:styleId="ListParagraph">
    <w:name w:val="List Paragraph"/>
    <w:basedOn w:val="Normal"/>
    <w:uiPriority w:val="34"/>
    <w:qFormat/>
    <w:rsid w:val="00A2276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A2276E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0448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448B6"/>
  </w:style>
  <w:style w:type="paragraph" w:styleId="Footer">
    <w:name w:val="footer"/>
    <w:basedOn w:val="Normal"/>
    <w:link w:val="FooterChar"/>
    <w:uiPriority w:val="99"/>
    <w:unhideWhenUsed/>
    <w:rsid w:val="000448B6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448B6"/>
  </w:style>
  <w:style w:type="numbering" w:customStyle="1" w:styleId="Style1">
    <w:name w:val="Style1"/>
    <w:uiPriority w:val="99"/>
    <w:rsid w:val="00B20C37"/>
    <w:pPr>
      <w:numPr>
        <w:numId w:val="12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B20C37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20C37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20C37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B20C3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0513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4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9D2B21-4CF8-4D45-BE29-845F76D003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4</TotalTime>
  <Pages>10</Pages>
  <Words>3125</Words>
  <Characters>17818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byjunda@outlook.co.id</dc:creator>
  <cp:keywords/>
  <dc:description/>
  <cp:lastModifiedBy>Albyjunda@outlook.co.id</cp:lastModifiedBy>
  <cp:revision>31</cp:revision>
  <dcterms:created xsi:type="dcterms:W3CDTF">2022-10-29T03:48:00Z</dcterms:created>
  <dcterms:modified xsi:type="dcterms:W3CDTF">2022-10-31T10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d25122cc-af35-356b-8d32-c14eb13eed5f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2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9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